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Jan Ohlberger</w:t>
      </w:r>
      <w:r w:rsidRPr="00B0509D">
        <w:rPr>
          <w:rFonts w:cstheme="minorHAnsi"/>
          <w:vertAlign w:val="superscript"/>
        </w:rPr>
        <w:t>b</w:t>
      </w:r>
      <w:r w:rsidRPr="00B0509D">
        <w:rPr>
          <w:rFonts w:cstheme="minorHAnsi"/>
        </w:rPr>
        <w:t>, Anna Gårdmark</w:t>
      </w:r>
      <w:r w:rsidRPr="00B0509D">
        <w:rPr>
          <w:rFonts w:cstheme="minorHAnsi"/>
          <w:vertAlign w:val="superscript"/>
        </w:rPr>
        <w:t>c</w:t>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Swedish University of Agricultural Sciences, Department of Aquatic Resources, Institute of Coastal Research, Skolgatan 6, Öregrund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Skolgatan 6, SE-742 42 Öregrund,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r w:rsidR="00F02BDA" w:rsidRPr="00260941">
        <w:rPr>
          <w:rFonts w:cstheme="minorHAnsi"/>
          <w:lang w:val="en-GB"/>
        </w:rPr>
        <w:t>Turistgatan</w:t>
      </w:r>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r w:rsidR="00F02BDA" w:rsidRPr="00260941">
        <w:rPr>
          <w:rFonts w:cstheme="minorHAnsi"/>
          <w:lang w:val="en-GB"/>
        </w:rPr>
        <w:t>Lysekil</w:t>
      </w:r>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nk"/>
          <w:rFonts w:cstheme="minorHAnsi"/>
          <w:lang w:val="en-GB"/>
        </w:rPr>
      </w:pPr>
    </w:p>
    <w:p w14:paraId="5BC4DF9F" w14:textId="2AC3B4CC" w:rsidR="00246AC0" w:rsidRPr="00260941" w:rsidRDefault="00246AC0" w:rsidP="009B6C04">
      <w:pPr>
        <w:spacing w:line="480" w:lineRule="auto"/>
        <w:contextualSpacing/>
        <w:jc w:val="both"/>
        <w:rPr>
          <w:rStyle w:val="Hyperlnk"/>
          <w:rFonts w:cstheme="minorHAnsi"/>
          <w:lang w:val="en-GB"/>
        </w:rPr>
      </w:pPr>
    </w:p>
    <w:p w14:paraId="30FBCE60" w14:textId="472911AA" w:rsidR="00246AC0" w:rsidRPr="00260941" w:rsidRDefault="00246AC0" w:rsidP="009B6C04">
      <w:pPr>
        <w:spacing w:line="480" w:lineRule="auto"/>
        <w:contextualSpacing/>
        <w:jc w:val="both"/>
        <w:rPr>
          <w:rStyle w:val="Hyperlnk"/>
          <w:rFonts w:cstheme="minorHAnsi"/>
          <w:lang w:val="en-GB"/>
        </w:rPr>
      </w:pPr>
    </w:p>
    <w:p w14:paraId="0D9789F7" w14:textId="09948F17" w:rsidR="00246AC0" w:rsidRPr="00260941" w:rsidRDefault="00246AC0" w:rsidP="009B6C04">
      <w:pPr>
        <w:spacing w:line="480" w:lineRule="auto"/>
        <w:contextualSpacing/>
        <w:jc w:val="both"/>
        <w:rPr>
          <w:rStyle w:val="Hyperlnk"/>
          <w:rFonts w:cstheme="minorHAnsi"/>
          <w:lang w:val="en-GB"/>
        </w:rPr>
      </w:pPr>
    </w:p>
    <w:p w14:paraId="23422E56" w14:textId="3CF86FEF" w:rsidR="00246AC0" w:rsidRPr="00260941" w:rsidRDefault="00246AC0" w:rsidP="009B6C04">
      <w:pPr>
        <w:spacing w:line="480" w:lineRule="auto"/>
        <w:contextualSpacing/>
        <w:jc w:val="both"/>
        <w:rPr>
          <w:rStyle w:val="Hyperlnk"/>
          <w:rFonts w:cstheme="minorHAnsi"/>
          <w:lang w:val="en-GB"/>
        </w:rPr>
      </w:pPr>
    </w:p>
    <w:p w14:paraId="21EB03BC" w14:textId="4FFB09F4" w:rsidR="00246AC0" w:rsidRPr="00260941" w:rsidRDefault="00246AC0" w:rsidP="009B6C04">
      <w:pPr>
        <w:spacing w:line="480" w:lineRule="auto"/>
        <w:contextualSpacing/>
        <w:jc w:val="both"/>
        <w:rPr>
          <w:rStyle w:val="Hyperlnk"/>
          <w:rFonts w:cstheme="minorHAnsi"/>
          <w:lang w:val="en-GB"/>
        </w:rPr>
      </w:pPr>
    </w:p>
    <w:p w14:paraId="6CB9BA7E" w14:textId="77777777" w:rsidR="00246AC0" w:rsidRPr="00260941" w:rsidRDefault="00246AC0" w:rsidP="009B6C04">
      <w:pPr>
        <w:spacing w:line="480" w:lineRule="auto"/>
        <w:contextualSpacing/>
        <w:jc w:val="both"/>
        <w:rPr>
          <w:rStyle w:val="Hyperl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sz w:val="22"/>
          <w:szCs w:val="22"/>
        </w:rPr>
      </w:sdtEndPr>
      <w:sdtContent>
        <w:p w14:paraId="123093C4" w14:textId="77777777" w:rsidR="005C79CD" w:rsidRPr="00B0509D" w:rsidRDefault="005C79CD" w:rsidP="009B6C04">
          <w:pPr>
            <w:pStyle w:val="Innehllsfrteckningsrubrik"/>
            <w:contextualSpacing/>
          </w:pPr>
          <w:r w:rsidRPr="00B0509D">
            <w:t>Contents</w:t>
          </w:r>
        </w:p>
        <w:p w14:paraId="2C3F22E9" w14:textId="111ED8C7" w:rsidR="00811BF9" w:rsidRDefault="005C79CD">
          <w:pPr>
            <w:pStyle w:val="Innehll1"/>
            <w:tabs>
              <w:tab w:val="right" w:leader="dot" w:pos="9016"/>
            </w:tabs>
            <w:spacing w:before="240"/>
            <w:rPr>
              <w:rFonts w:eastAsiaTheme="minorEastAsia"/>
              <w:noProof/>
              <w:lang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2127567" w:history="1">
            <w:r w:rsidR="00811BF9" w:rsidRPr="000926C5">
              <w:rPr>
                <w:rStyle w:val="Hyperlnk"/>
                <w:noProof/>
                <w:lang w:val="en-GB"/>
              </w:rPr>
              <w:t>Literature search, selection process and criteria</w:t>
            </w:r>
            <w:r w:rsidR="00811BF9">
              <w:rPr>
                <w:noProof/>
                <w:webHidden/>
              </w:rPr>
              <w:tab/>
            </w:r>
            <w:r w:rsidR="00811BF9">
              <w:rPr>
                <w:noProof/>
                <w:webHidden/>
              </w:rPr>
              <w:fldChar w:fldCharType="begin"/>
            </w:r>
            <w:r w:rsidR="00811BF9">
              <w:rPr>
                <w:noProof/>
                <w:webHidden/>
              </w:rPr>
              <w:instrText xml:space="preserve"> PAGEREF _Toc62127567 \h </w:instrText>
            </w:r>
            <w:r w:rsidR="00811BF9">
              <w:rPr>
                <w:noProof/>
                <w:webHidden/>
              </w:rPr>
            </w:r>
            <w:r w:rsidR="00811BF9">
              <w:rPr>
                <w:noProof/>
                <w:webHidden/>
              </w:rPr>
              <w:fldChar w:fldCharType="separate"/>
            </w:r>
            <w:r w:rsidR="00811BF9">
              <w:rPr>
                <w:noProof/>
                <w:webHidden/>
              </w:rPr>
              <w:t>3</w:t>
            </w:r>
            <w:r w:rsidR="00811BF9">
              <w:rPr>
                <w:noProof/>
                <w:webHidden/>
              </w:rPr>
              <w:fldChar w:fldCharType="end"/>
            </w:r>
          </w:hyperlink>
        </w:p>
        <w:p w14:paraId="0D2B08E8" w14:textId="388B97A4" w:rsidR="00811BF9" w:rsidRDefault="002D3B9D">
          <w:pPr>
            <w:pStyle w:val="Innehll2"/>
            <w:tabs>
              <w:tab w:val="right" w:leader="dot" w:pos="9016"/>
            </w:tabs>
            <w:rPr>
              <w:rFonts w:eastAsiaTheme="minorEastAsia"/>
              <w:noProof/>
              <w:lang w:eastAsia="en-GB"/>
            </w:rPr>
          </w:pPr>
          <w:hyperlink w:anchor="_Toc62127568" w:history="1">
            <w:r w:rsidR="00811BF9" w:rsidRPr="000926C5">
              <w:rPr>
                <w:rStyle w:val="Hyperlnk"/>
                <w:rFonts w:cstheme="minorHAnsi"/>
                <w:i/>
                <w:iCs/>
                <w:noProof/>
                <w:lang w:val="en-GB"/>
              </w:rPr>
              <w:t>Maximum consumption rate</w:t>
            </w:r>
            <w:r w:rsidR="00811BF9">
              <w:rPr>
                <w:noProof/>
                <w:webHidden/>
              </w:rPr>
              <w:tab/>
            </w:r>
            <w:r w:rsidR="00811BF9">
              <w:rPr>
                <w:noProof/>
                <w:webHidden/>
              </w:rPr>
              <w:fldChar w:fldCharType="begin"/>
            </w:r>
            <w:r w:rsidR="00811BF9">
              <w:rPr>
                <w:noProof/>
                <w:webHidden/>
              </w:rPr>
              <w:instrText xml:space="preserve"> PAGEREF _Toc62127568 \h </w:instrText>
            </w:r>
            <w:r w:rsidR="00811BF9">
              <w:rPr>
                <w:noProof/>
                <w:webHidden/>
              </w:rPr>
            </w:r>
            <w:r w:rsidR="00811BF9">
              <w:rPr>
                <w:noProof/>
                <w:webHidden/>
              </w:rPr>
              <w:fldChar w:fldCharType="separate"/>
            </w:r>
            <w:r w:rsidR="00811BF9">
              <w:rPr>
                <w:noProof/>
                <w:webHidden/>
              </w:rPr>
              <w:t>4</w:t>
            </w:r>
            <w:r w:rsidR="00811BF9">
              <w:rPr>
                <w:noProof/>
                <w:webHidden/>
              </w:rPr>
              <w:fldChar w:fldCharType="end"/>
            </w:r>
          </w:hyperlink>
        </w:p>
        <w:p w14:paraId="470171F7" w14:textId="4B55F832" w:rsidR="00811BF9" w:rsidRDefault="002D3B9D">
          <w:pPr>
            <w:pStyle w:val="Innehll2"/>
            <w:tabs>
              <w:tab w:val="right" w:leader="dot" w:pos="9016"/>
            </w:tabs>
            <w:rPr>
              <w:rFonts w:eastAsiaTheme="minorEastAsia"/>
              <w:noProof/>
              <w:lang w:eastAsia="en-GB"/>
            </w:rPr>
          </w:pPr>
          <w:hyperlink w:anchor="_Toc62127569" w:history="1">
            <w:r w:rsidR="00811BF9" w:rsidRPr="000926C5">
              <w:rPr>
                <w:rStyle w:val="Hyperlnk"/>
                <w:rFonts w:cstheme="minorHAnsi"/>
                <w:i/>
                <w:iCs/>
                <w:noProof/>
                <w:lang w:val="en-GB"/>
              </w:rPr>
              <w:t>Metabolic rate</w:t>
            </w:r>
            <w:r w:rsidR="00811BF9">
              <w:rPr>
                <w:noProof/>
                <w:webHidden/>
              </w:rPr>
              <w:tab/>
            </w:r>
            <w:r w:rsidR="00811BF9">
              <w:rPr>
                <w:noProof/>
                <w:webHidden/>
              </w:rPr>
              <w:fldChar w:fldCharType="begin"/>
            </w:r>
            <w:r w:rsidR="00811BF9">
              <w:rPr>
                <w:noProof/>
                <w:webHidden/>
              </w:rPr>
              <w:instrText xml:space="preserve"> PAGEREF _Toc62127569 \h </w:instrText>
            </w:r>
            <w:r w:rsidR="00811BF9">
              <w:rPr>
                <w:noProof/>
                <w:webHidden/>
              </w:rPr>
            </w:r>
            <w:r w:rsidR="00811BF9">
              <w:rPr>
                <w:noProof/>
                <w:webHidden/>
              </w:rPr>
              <w:fldChar w:fldCharType="separate"/>
            </w:r>
            <w:r w:rsidR="00811BF9">
              <w:rPr>
                <w:noProof/>
                <w:webHidden/>
              </w:rPr>
              <w:t>5</w:t>
            </w:r>
            <w:r w:rsidR="00811BF9">
              <w:rPr>
                <w:noProof/>
                <w:webHidden/>
              </w:rPr>
              <w:fldChar w:fldCharType="end"/>
            </w:r>
          </w:hyperlink>
        </w:p>
        <w:p w14:paraId="1D7DE7BA" w14:textId="0AA1B09D" w:rsidR="00811BF9" w:rsidRDefault="002D3B9D">
          <w:pPr>
            <w:pStyle w:val="Innehll2"/>
            <w:tabs>
              <w:tab w:val="right" w:leader="dot" w:pos="9016"/>
            </w:tabs>
            <w:rPr>
              <w:rFonts w:eastAsiaTheme="minorEastAsia"/>
              <w:noProof/>
              <w:lang w:eastAsia="en-GB"/>
            </w:rPr>
          </w:pPr>
          <w:hyperlink w:anchor="_Toc62127570" w:history="1">
            <w:r w:rsidR="00811BF9" w:rsidRPr="000926C5">
              <w:rPr>
                <w:rStyle w:val="Hyperlnk"/>
                <w:rFonts w:cstheme="minorHAnsi"/>
                <w:i/>
                <w:iCs/>
                <w:noProof/>
                <w:lang w:val="en-GB"/>
              </w:rPr>
              <w:t>Growth rates &amp; optimum temperature for growth over body mass</w:t>
            </w:r>
            <w:r w:rsidR="00811BF9">
              <w:rPr>
                <w:noProof/>
                <w:webHidden/>
              </w:rPr>
              <w:tab/>
            </w:r>
            <w:r w:rsidR="00811BF9">
              <w:rPr>
                <w:noProof/>
                <w:webHidden/>
              </w:rPr>
              <w:fldChar w:fldCharType="begin"/>
            </w:r>
            <w:r w:rsidR="00811BF9">
              <w:rPr>
                <w:noProof/>
                <w:webHidden/>
              </w:rPr>
              <w:instrText xml:space="preserve"> PAGEREF _Toc62127570 \h </w:instrText>
            </w:r>
            <w:r w:rsidR="00811BF9">
              <w:rPr>
                <w:noProof/>
                <w:webHidden/>
              </w:rPr>
            </w:r>
            <w:r w:rsidR="00811BF9">
              <w:rPr>
                <w:noProof/>
                <w:webHidden/>
              </w:rPr>
              <w:fldChar w:fldCharType="separate"/>
            </w:r>
            <w:r w:rsidR="00811BF9">
              <w:rPr>
                <w:noProof/>
                <w:webHidden/>
              </w:rPr>
              <w:t>5</w:t>
            </w:r>
            <w:r w:rsidR="00811BF9">
              <w:rPr>
                <w:noProof/>
                <w:webHidden/>
              </w:rPr>
              <w:fldChar w:fldCharType="end"/>
            </w:r>
          </w:hyperlink>
        </w:p>
        <w:p w14:paraId="022F79A1" w14:textId="6E4D3F72" w:rsidR="00811BF9" w:rsidRDefault="002D3B9D">
          <w:pPr>
            <w:pStyle w:val="Innehll1"/>
            <w:tabs>
              <w:tab w:val="right" w:leader="dot" w:pos="9016"/>
            </w:tabs>
            <w:spacing w:before="240"/>
            <w:rPr>
              <w:rFonts w:eastAsiaTheme="minorEastAsia"/>
              <w:noProof/>
              <w:lang w:eastAsia="en-GB"/>
            </w:rPr>
          </w:pPr>
          <w:hyperlink w:anchor="_Toc62127571" w:history="1">
            <w:r w:rsidR="00811BF9" w:rsidRPr="000926C5">
              <w:rPr>
                <w:rStyle w:val="Hyperlnk"/>
                <w:noProof/>
              </w:rPr>
              <w:t>Data overview</w:t>
            </w:r>
            <w:r w:rsidR="00811BF9">
              <w:rPr>
                <w:noProof/>
                <w:webHidden/>
              </w:rPr>
              <w:tab/>
            </w:r>
            <w:r w:rsidR="00811BF9">
              <w:rPr>
                <w:noProof/>
                <w:webHidden/>
              </w:rPr>
              <w:fldChar w:fldCharType="begin"/>
            </w:r>
            <w:r w:rsidR="00811BF9">
              <w:rPr>
                <w:noProof/>
                <w:webHidden/>
              </w:rPr>
              <w:instrText xml:space="preserve"> PAGEREF _Toc62127571 \h </w:instrText>
            </w:r>
            <w:r w:rsidR="00811BF9">
              <w:rPr>
                <w:noProof/>
                <w:webHidden/>
              </w:rPr>
            </w:r>
            <w:r w:rsidR="00811BF9">
              <w:rPr>
                <w:noProof/>
                <w:webHidden/>
              </w:rPr>
              <w:fldChar w:fldCharType="separate"/>
            </w:r>
            <w:r w:rsidR="00811BF9">
              <w:rPr>
                <w:noProof/>
                <w:webHidden/>
              </w:rPr>
              <w:t>11</w:t>
            </w:r>
            <w:r w:rsidR="00811BF9">
              <w:rPr>
                <w:noProof/>
                <w:webHidden/>
              </w:rPr>
              <w:fldChar w:fldCharType="end"/>
            </w:r>
          </w:hyperlink>
        </w:p>
        <w:p w14:paraId="7259CBA9" w14:textId="55A3389E" w:rsidR="00811BF9" w:rsidRDefault="002D3B9D">
          <w:pPr>
            <w:pStyle w:val="Innehll2"/>
            <w:tabs>
              <w:tab w:val="right" w:leader="dot" w:pos="9016"/>
            </w:tabs>
            <w:rPr>
              <w:rFonts w:eastAsiaTheme="minorEastAsia"/>
              <w:noProof/>
              <w:lang w:eastAsia="en-GB"/>
            </w:rPr>
          </w:pPr>
          <w:hyperlink w:anchor="_Toc62127572" w:history="1">
            <w:r w:rsidR="00811BF9" w:rsidRPr="000926C5">
              <w:rPr>
                <w:rStyle w:val="Hyperlnk"/>
                <w:rFonts w:cstheme="minorHAnsi"/>
                <w:i/>
                <w:iCs/>
                <w:noProof/>
              </w:rPr>
              <w:t>Maximum consumption &amp; metabolic rate</w:t>
            </w:r>
            <w:r w:rsidR="00811BF9">
              <w:rPr>
                <w:noProof/>
                <w:webHidden/>
              </w:rPr>
              <w:tab/>
            </w:r>
            <w:r w:rsidR="00811BF9">
              <w:rPr>
                <w:noProof/>
                <w:webHidden/>
              </w:rPr>
              <w:fldChar w:fldCharType="begin"/>
            </w:r>
            <w:r w:rsidR="00811BF9">
              <w:rPr>
                <w:noProof/>
                <w:webHidden/>
              </w:rPr>
              <w:instrText xml:space="preserve"> PAGEREF _Toc62127572 \h </w:instrText>
            </w:r>
            <w:r w:rsidR="00811BF9">
              <w:rPr>
                <w:noProof/>
                <w:webHidden/>
              </w:rPr>
            </w:r>
            <w:r w:rsidR="00811BF9">
              <w:rPr>
                <w:noProof/>
                <w:webHidden/>
              </w:rPr>
              <w:fldChar w:fldCharType="separate"/>
            </w:r>
            <w:r w:rsidR="00811BF9">
              <w:rPr>
                <w:noProof/>
                <w:webHidden/>
              </w:rPr>
              <w:t>11</w:t>
            </w:r>
            <w:r w:rsidR="00811BF9">
              <w:rPr>
                <w:noProof/>
                <w:webHidden/>
              </w:rPr>
              <w:fldChar w:fldCharType="end"/>
            </w:r>
          </w:hyperlink>
        </w:p>
        <w:p w14:paraId="79E6F8BF" w14:textId="4A309516" w:rsidR="00811BF9" w:rsidRDefault="002D3B9D">
          <w:pPr>
            <w:pStyle w:val="Innehll2"/>
            <w:tabs>
              <w:tab w:val="right" w:leader="dot" w:pos="9016"/>
            </w:tabs>
            <w:rPr>
              <w:rFonts w:eastAsiaTheme="minorEastAsia"/>
              <w:noProof/>
              <w:lang w:eastAsia="en-GB"/>
            </w:rPr>
          </w:pPr>
          <w:hyperlink w:anchor="_Toc62127573" w:history="1">
            <w:r w:rsidR="00811BF9" w:rsidRPr="000926C5">
              <w:rPr>
                <w:rStyle w:val="Hyperlnk"/>
                <w:rFonts w:cstheme="minorHAnsi"/>
                <w:i/>
                <w:iCs/>
                <w:noProof/>
              </w:rPr>
              <w:t>Growth rate</w:t>
            </w:r>
            <w:r w:rsidR="00811BF9">
              <w:rPr>
                <w:noProof/>
                <w:webHidden/>
              </w:rPr>
              <w:tab/>
            </w:r>
            <w:r w:rsidR="00811BF9">
              <w:rPr>
                <w:noProof/>
                <w:webHidden/>
              </w:rPr>
              <w:fldChar w:fldCharType="begin"/>
            </w:r>
            <w:r w:rsidR="00811BF9">
              <w:rPr>
                <w:noProof/>
                <w:webHidden/>
              </w:rPr>
              <w:instrText xml:space="preserve"> PAGEREF _Toc62127573 \h </w:instrText>
            </w:r>
            <w:r w:rsidR="00811BF9">
              <w:rPr>
                <w:noProof/>
                <w:webHidden/>
              </w:rPr>
            </w:r>
            <w:r w:rsidR="00811BF9">
              <w:rPr>
                <w:noProof/>
                <w:webHidden/>
              </w:rPr>
              <w:fldChar w:fldCharType="separate"/>
            </w:r>
            <w:r w:rsidR="00811BF9">
              <w:rPr>
                <w:noProof/>
                <w:webHidden/>
              </w:rPr>
              <w:t>12</w:t>
            </w:r>
            <w:r w:rsidR="00811BF9">
              <w:rPr>
                <w:noProof/>
                <w:webHidden/>
              </w:rPr>
              <w:fldChar w:fldCharType="end"/>
            </w:r>
          </w:hyperlink>
        </w:p>
        <w:p w14:paraId="2CE1ACF3" w14:textId="5ECE7C1B" w:rsidR="00811BF9" w:rsidRDefault="002D3B9D">
          <w:pPr>
            <w:pStyle w:val="Innehll1"/>
            <w:tabs>
              <w:tab w:val="right" w:leader="dot" w:pos="9016"/>
            </w:tabs>
            <w:spacing w:before="240"/>
            <w:rPr>
              <w:rFonts w:eastAsiaTheme="minorEastAsia"/>
              <w:noProof/>
              <w:lang w:eastAsia="en-GB"/>
            </w:rPr>
          </w:pPr>
          <w:hyperlink w:anchor="_Toc62127574" w:history="1">
            <w:r w:rsidR="00811BF9" w:rsidRPr="000926C5">
              <w:rPr>
                <w:rStyle w:val="Hyperlnk"/>
                <w:noProof/>
                <w:lang w:val="en-GB"/>
              </w:rPr>
              <w:t>Supplementary methods and analysis</w:t>
            </w:r>
            <w:r w:rsidR="00811BF9">
              <w:rPr>
                <w:noProof/>
                <w:webHidden/>
              </w:rPr>
              <w:tab/>
            </w:r>
            <w:r w:rsidR="00811BF9">
              <w:rPr>
                <w:noProof/>
                <w:webHidden/>
              </w:rPr>
              <w:fldChar w:fldCharType="begin"/>
            </w:r>
            <w:r w:rsidR="00811BF9">
              <w:rPr>
                <w:noProof/>
                <w:webHidden/>
              </w:rPr>
              <w:instrText xml:space="preserve"> PAGEREF _Toc62127574 \h </w:instrText>
            </w:r>
            <w:r w:rsidR="00811BF9">
              <w:rPr>
                <w:noProof/>
                <w:webHidden/>
              </w:rPr>
            </w:r>
            <w:r w:rsidR="00811BF9">
              <w:rPr>
                <w:noProof/>
                <w:webHidden/>
              </w:rPr>
              <w:fldChar w:fldCharType="separate"/>
            </w:r>
            <w:r w:rsidR="00811BF9">
              <w:rPr>
                <w:noProof/>
                <w:webHidden/>
              </w:rPr>
              <w:t>14</w:t>
            </w:r>
            <w:r w:rsidR="00811BF9">
              <w:rPr>
                <w:noProof/>
                <w:webHidden/>
              </w:rPr>
              <w:fldChar w:fldCharType="end"/>
            </w:r>
          </w:hyperlink>
        </w:p>
        <w:p w14:paraId="68B4BFF7" w14:textId="32FB03BF" w:rsidR="00811BF9" w:rsidRDefault="002D3B9D">
          <w:pPr>
            <w:pStyle w:val="Innehll1"/>
            <w:tabs>
              <w:tab w:val="right" w:leader="dot" w:pos="9016"/>
            </w:tabs>
            <w:spacing w:before="240"/>
            <w:rPr>
              <w:rFonts w:eastAsiaTheme="minorEastAsia"/>
              <w:noProof/>
              <w:lang w:eastAsia="en-GB"/>
            </w:rPr>
          </w:pPr>
          <w:hyperlink w:anchor="_Toc62127575" w:history="1">
            <w:r w:rsidR="00811BF9" w:rsidRPr="000926C5">
              <w:rPr>
                <w:rStyle w:val="Hyperlnk"/>
                <w:noProof/>
                <w:lang w:val="en-GB"/>
              </w:rPr>
              <w:t>Model validation and fit</w:t>
            </w:r>
            <w:r w:rsidR="00811BF9">
              <w:rPr>
                <w:noProof/>
                <w:webHidden/>
              </w:rPr>
              <w:tab/>
            </w:r>
            <w:r w:rsidR="00811BF9">
              <w:rPr>
                <w:noProof/>
                <w:webHidden/>
              </w:rPr>
              <w:fldChar w:fldCharType="begin"/>
            </w:r>
            <w:r w:rsidR="00811BF9">
              <w:rPr>
                <w:noProof/>
                <w:webHidden/>
              </w:rPr>
              <w:instrText xml:space="preserve"> PAGEREF _Toc62127575 \h </w:instrText>
            </w:r>
            <w:r w:rsidR="00811BF9">
              <w:rPr>
                <w:noProof/>
                <w:webHidden/>
              </w:rPr>
            </w:r>
            <w:r w:rsidR="00811BF9">
              <w:rPr>
                <w:noProof/>
                <w:webHidden/>
              </w:rPr>
              <w:fldChar w:fldCharType="separate"/>
            </w:r>
            <w:r w:rsidR="00811BF9">
              <w:rPr>
                <w:noProof/>
                <w:webHidden/>
              </w:rPr>
              <w:t>23</w:t>
            </w:r>
            <w:r w:rsidR="00811BF9">
              <w:rPr>
                <w:noProof/>
                <w:webHidden/>
              </w:rPr>
              <w:fldChar w:fldCharType="end"/>
            </w:r>
          </w:hyperlink>
        </w:p>
        <w:p w14:paraId="793550D3" w14:textId="7150B0E7" w:rsidR="00811BF9" w:rsidRDefault="002D3B9D">
          <w:pPr>
            <w:pStyle w:val="Innehll2"/>
            <w:tabs>
              <w:tab w:val="right" w:leader="dot" w:pos="9016"/>
            </w:tabs>
            <w:rPr>
              <w:rFonts w:eastAsiaTheme="minorEastAsia"/>
              <w:noProof/>
              <w:lang w:eastAsia="en-GB"/>
            </w:rPr>
          </w:pPr>
          <w:hyperlink w:anchor="_Toc62127576" w:history="1">
            <w:r w:rsidR="00811BF9" w:rsidRPr="000926C5">
              <w:rPr>
                <w:rStyle w:val="Hyperlnk"/>
                <w:rFonts w:cstheme="minorHAnsi"/>
                <w:i/>
                <w:iCs/>
                <w:noProof/>
                <w:lang w:val="en-GB"/>
              </w:rPr>
              <w:t>Maximum consumption rate – below peak temperatures</w:t>
            </w:r>
            <w:r w:rsidR="00811BF9">
              <w:rPr>
                <w:noProof/>
                <w:webHidden/>
              </w:rPr>
              <w:tab/>
            </w:r>
            <w:r w:rsidR="00811BF9">
              <w:rPr>
                <w:noProof/>
                <w:webHidden/>
              </w:rPr>
              <w:fldChar w:fldCharType="begin"/>
            </w:r>
            <w:r w:rsidR="00811BF9">
              <w:rPr>
                <w:noProof/>
                <w:webHidden/>
              </w:rPr>
              <w:instrText xml:space="preserve"> PAGEREF _Toc62127576 \h </w:instrText>
            </w:r>
            <w:r w:rsidR="00811BF9">
              <w:rPr>
                <w:noProof/>
                <w:webHidden/>
              </w:rPr>
            </w:r>
            <w:r w:rsidR="00811BF9">
              <w:rPr>
                <w:noProof/>
                <w:webHidden/>
              </w:rPr>
              <w:fldChar w:fldCharType="separate"/>
            </w:r>
            <w:r w:rsidR="00811BF9">
              <w:rPr>
                <w:noProof/>
                <w:webHidden/>
              </w:rPr>
              <w:t>23</w:t>
            </w:r>
            <w:r w:rsidR="00811BF9">
              <w:rPr>
                <w:noProof/>
                <w:webHidden/>
              </w:rPr>
              <w:fldChar w:fldCharType="end"/>
            </w:r>
          </w:hyperlink>
        </w:p>
        <w:p w14:paraId="0D6AB6A7" w14:textId="1EE18BA8" w:rsidR="00811BF9" w:rsidRDefault="002D3B9D">
          <w:pPr>
            <w:pStyle w:val="Innehll2"/>
            <w:tabs>
              <w:tab w:val="right" w:leader="dot" w:pos="9016"/>
            </w:tabs>
            <w:rPr>
              <w:rFonts w:eastAsiaTheme="minorEastAsia"/>
              <w:noProof/>
              <w:lang w:eastAsia="en-GB"/>
            </w:rPr>
          </w:pPr>
          <w:hyperlink w:anchor="_Toc62127577" w:history="1">
            <w:r w:rsidR="00811BF9" w:rsidRPr="000926C5">
              <w:rPr>
                <w:rStyle w:val="Hyperlnk"/>
                <w:rFonts w:cstheme="minorHAnsi"/>
                <w:i/>
                <w:iCs/>
                <w:noProof/>
                <w:lang w:val="en-GB"/>
              </w:rPr>
              <w:t>Maximum consumption rate – including beyond peak temperatures</w:t>
            </w:r>
            <w:r w:rsidR="00811BF9">
              <w:rPr>
                <w:noProof/>
                <w:webHidden/>
              </w:rPr>
              <w:tab/>
            </w:r>
            <w:r w:rsidR="00811BF9">
              <w:rPr>
                <w:noProof/>
                <w:webHidden/>
              </w:rPr>
              <w:fldChar w:fldCharType="begin"/>
            </w:r>
            <w:r w:rsidR="00811BF9">
              <w:rPr>
                <w:noProof/>
                <w:webHidden/>
              </w:rPr>
              <w:instrText xml:space="preserve"> PAGEREF _Toc62127577 \h </w:instrText>
            </w:r>
            <w:r w:rsidR="00811BF9">
              <w:rPr>
                <w:noProof/>
                <w:webHidden/>
              </w:rPr>
            </w:r>
            <w:r w:rsidR="00811BF9">
              <w:rPr>
                <w:noProof/>
                <w:webHidden/>
              </w:rPr>
              <w:fldChar w:fldCharType="separate"/>
            </w:r>
            <w:r w:rsidR="00811BF9">
              <w:rPr>
                <w:noProof/>
                <w:webHidden/>
              </w:rPr>
              <w:t>27</w:t>
            </w:r>
            <w:r w:rsidR="00811BF9">
              <w:rPr>
                <w:noProof/>
                <w:webHidden/>
              </w:rPr>
              <w:fldChar w:fldCharType="end"/>
            </w:r>
          </w:hyperlink>
        </w:p>
        <w:p w14:paraId="51EDCBDB" w14:textId="4B2C3D94" w:rsidR="00811BF9" w:rsidRDefault="002D3B9D">
          <w:pPr>
            <w:pStyle w:val="Innehll2"/>
            <w:tabs>
              <w:tab w:val="right" w:leader="dot" w:pos="9016"/>
            </w:tabs>
            <w:rPr>
              <w:rFonts w:eastAsiaTheme="minorEastAsia"/>
              <w:noProof/>
              <w:lang w:eastAsia="en-GB"/>
            </w:rPr>
          </w:pPr>
          <w:hyperlink w:anchor="_Toc62127578" w:history="1">
            <w:r w:rsidR="00811BF9" w:rsidRPr="000926C5">
              <w:rPr>
                <w:rStyle w:val="Hyperlnk"/>
                <w:rFonts w:cstheme="minorHAnsi"/>
                <w:i/>
                <w:iCs/>
                <w:noProof/>
              </w:rPr>
              <w:t>Metabolic rate</w:t>
            </w:r>
            <w:r w:rsidR="00811BF9">
              <w:rPr>
                <w:noProof/>
                <w:webHidden/>
              </w:rPr>
              <w:tab/>
            </w:r>
            <w:r w:rsidR="00811BF9">
              <w:rPr>
                <w:noProof/>
                <w:webHidden/>
              </w:rPr>
              <w:fldChar w:fldCharType="begin"/>
            </w:r>
            <w:r w:rsidR="00811BF9">
              <w:rPr>
                <w:noProof/>
                <w:webHidden/>
              </w:rPr>
              <w:instrText xml:space="preserve"> PAGEREF _Toc62127578 \h </w:instrText>
            </w:r>
            <w:r w:rsidR="00811BF9">
              <w:rPr>
                <w:noProof/>
                <w:webHidden/>
              </w:rPr>
            </w:r>
            <w:r w:rsidR="00811BF9">
              <w:rPr>
                <w:noProof/>
                <w:webHidden/>
              </w:rPr>
              <w:fldChar w:fldCharType="separate"/>
            </w:r>
            <w:r w:rsidR="00811BF9">
              <w:rPr>
                <w:noProof/>
                <w:webHidden/>
              </w:rPr>
              <w:t>31</w:t>
            </w:r>
            <w:r w:rsidR="00811BF9">
              <w:rPr>
                <w:noProof/>
                <w:webHidden/>
              </w:rPr>
              <w:fldChar w:fldCharType="end"/>
            </w:r>
          </w:hyperlink>
        </w:p>
        <w:p w14:paraId="2AB26A53" w14:textId="046ECBDE" w:rsidR="00811BF9" w:rsidRDefault="002D3B9D">
          <w:pPr>
            <w:pStyle w:val="Innehll2"/>
            <w:tabs>
              <w:tab w:val="right" w:leader="dot" w:pos="9016"/>
            </w:tabs>
            <w:rPr>
              <w:rFonts w:eastAsiaTheme="minorEastAsia"/>
              <w:noProof/>
              <w:lang w:eastAsia="en-GB"/>
            </w:rPr>
          </w:pPr>
          <w:hyperlink w:anchor="_Toc62127579" w:history="1">
            <w:r w:rsidR="00811BF9" w:rsidRPr="000926C5">
              <w:rPr>
                <w:rStyle w:val="Hyperlnk"/>
                <w:rFonts w:cstheme="minorHAnsi"/>
                <w:i/>
                <w:iCs/>
                <w:noProof/>
              </w:rPr>
              <w:t>Growth rate</w:t>
            </w:r>
            <w:r w:rsidR="00811BF9">
              <w:rPr>
                <w:noProof/>
                <w:webHidden/>
              </w:rPr>
              <w:tab/>
            </w:r>
            <w:r w:rsidR="00811BF9">
              <w:rPr>
                <w:noProof/>
                <w:webHidden/>
              </w:rPr>
              <w:fldChar w:fldCharType="begin"/>
            </w:r>
            <w:r w:rsidR="00811BF9">
              <w:rPr>
                <w:noProof/>
                <w:webHidden/>
              </w:rPr>
              <w:instrText xml:space="preserve"> PAGEREF _Toc62127579 \h </w:instrText>
            </w:r>
            <w:r w:rsidR="00811BF9">
              <w:rPr>
                <w:noProof/>
                <w:webHidden/>
              </w:rPr>
            </w:r>
            <w:r w:rsidR="00811BF9">
              <w:rPr>
                <w:noProof/>
                <w:webHidden/>
              </w:rPr>
              <w:fldChar w:fldCharType="separate"/>
            </w:r>
            <w:r w:rsidR="00811BF9">
              <w:rPr>
                <w:noProof/>
                <w:webHidden/>
              </w:rPr>
              <w:t>36</w:t>
            </w:r>
            <w:r w:rsidR="00811BF9">
              <w:rPr>
                <w:noProof/>
                <w:webHidden/>
              </w:rPr>
              <w:fldChar w:fldCharType="end"/>
            </w:r>
          </w:hyperlink>
        </w:p>
        <w:p w14:paraId="19A5BCDC" w14:textId="6C2AD0B8" w:rsidR="00811BF9" w:rsidRDefault="002D3B9D">
          <w:pPr>
            <w:pStyle w:val="Innehll2"/>
            <w:tabs>
              <w:tab w:val="right" w:leader="dot" w:pos="9016"/>
            </w:tabs>
            <w:rPr>
              <w:rFonts w:eastAsiaTheme="minorEastAsia"/>
              <w:noProof/>
              <w:lang w:eastAsia="en-GB"/>
            </w:rPr>
          </w:pPr>
          <w:hyperlink w:anchor="_Toc62127580" w:history="1">
            <w:r w:rsidR="00811BF9" w:rsidRPr="000926C5">
              <w:rPr>
                <w:rStyle w:val="Hyperlnk"/>
                <w:rFonts w:cstheme="minorHAnsi"/>
                <w:i/>
                <w:iCs/>
                <w:noProof/>
              </w:rPr>
              <w:t>Optimum growth temperature</w:t>
            </w:r>
            <w:r w:rsidR="00811BF9">
              <w:rPr>
                <w:noProof/>
                <w:webHidden/>
              </w:rPr>
              <w:tab/>
            </w:r>
            <w:r w:rsidR="00811BF9">
              <w:rPr>
                <w:noProof/>
                <w:webHidden/>
              </w:rPr>
              <w:fldChar w:fldCharType="begin"/>
            </w:r>
            <w:r w:rsidR="00811BF9">
              <w:rPr>
                <w:noProof/>
                <w:webHidden/>
              </w:rPr>
              <w:instrText xml:space="preserve"> PAGEREF _Toc62127580 \h </w:instrText>
            </w:r>
            <w:r w:rsidR="00811BF9">
              <w:rPr>
                <w:noProof/>
                <w:webHidden/>
              </w:rPr>
            </w:r>
            <w:r w:rsidR="00811BF9">
              <w:rPr>
                <w:noProof/>
                <w:webHidden/>
              </w:rPr>
              <w:fldChar w:fldCharType="separate"/>
            </w:r>
            <w:r w:rsidR="00811BF9">
              <w:rPr>
                <w:noProof/>
                <w:webHidden/>
              </w:rPr>
              <w:t>40</w:t>
            </w:r>
            <w:r w:rsidR="00811BF9">
              <w:rPr>
                <w:noProof/>
                <w:webHidden/>
              </w:rPr>
              <w:fldChar w:fldCharType="end"/>
            </w:r>
          </w:hyperlink>
        </w:p>
        <w:p w14:paraId="064AFB13" w14:textId="2CDA3F40" w:rsidR="00811BF9" w:rsidRDefault="002D3B9D">
          <w:pPr>
            <w:pStyle w:val="Innehll1"/>
            <w:tabs>
              <w:tab w:val="right" w:leader="dot" w:pos="9016"/>
            </w:tabs>
            <w:spacing w:before="240"/>
            <w:rPr>
              <w:rFonts w:eastAsiaTheme="minorEastAsia"/>
              <w:noProof/>
              <w:lang w:eastAsia="en-GB"/>
            </w:rPr>
          </w:pPr>
          <w:hyperlink w:anchor="_Toc62127581" w:history="1">
            <w:r w:rsidR="00811BF9" w:rsidRPr="000926C5">
              <w:rPr>
                <w:rStyle w:val="Hyperlnk"/>
                <w:noProof/>
                <w:lang w:val="en-GB"/>
              </w:rPr>
              <w:t>References</w:t>
            </w:r>
            <w:r w:rsidR="00811BF9">
              <w:rPr>
                <w:noProof/>
                <w:webHidden/>
              </w:rPr>
              <w:tab/>
            </w:r>
            <w:r w:rsidR="00811BF9">
              <w:rPr>
                <w:noProof/>
                <w:webHidden/>
              </w:rPr>
              <w:fldChar w:fldCharType="begin"/>
            </w:r>
            <w:r w:rsidR="00811BF9">
              <w:rPr>
                <w:noProof/>
                <w:webHidden/>
              </w:rPr>
              <w:instrText xml:space="preserve"> PAGEREF _Toc62127581 \h </w:instrText>
            </w:r>
            <w:r w:rsidR="00811BF9">
              <w:rPr>
                <w:noProof/>
                <w:webHidden/>
              </w:rPr>
            </w:r>
            <w:r w:rsidR="00811BF9">
              <w:rPr>
                <w:noProof/>
                <w:webHidden/>
              </w:rPr>
              <w:fldChar w:fldCharType="separate"/>
            </w:r>
            <w:r w:rsidR="00811BF9">
              <w:rPr>
                <w:noProof/>
                <w:webHidden/>
              </w:rPr>
              <w:t>44</w:t>
            </w:r>
            <w:r w:rsidR="00811BF9">
              <w:rPr>
                <w:noProof/>
                <w:webHidden/>
              </w:rPr>
              <w:fldChar w:fldCharType="end"/>
            </w:r>
          </w:hyperlink>
        </w:p>
        <w:p w14:paraId="6C04D1AE" w14:textId="058EAF65"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Rubrik1"/>
        <w:contextualSpacing/>
        <w:rPr>
          <w:lang w:val="en-GB"/>
        </w:rPr>
      </w:pPr>
      <w:bookmarkStart w:id="0" w:name="_Toc62127567"/>
      <w:r w:rsidRPr="00260941">
        <w:rPr>
          <w:lang w:val="en-GB"/>
        </w:rPr>
        <w:lastRenderedPageBreak/>
        <w:t>Literature search</w:t>
      </w:r>
      <w:r w:rsidR="00392EF2" w:rsidRPr="00260941">
        <w:rPr>
          <w:lang w:val="en-GB"/>
        </w:rPr>
        <w:t>, selection process and criteria</w:t>
      </w:r>
      <w:bookmarkEnd w:id="0"/>
    </w:p>
    <w:p w14:paraId="42359286" w14:textId="63959D03"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260941">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260941">
        <w:rPr>
          <w:lang w:val="en-GB"/>
        </w:rPr>
        <w:t xml:space="preserve">(Deslauriers </w:t>
      </w:r>
      <w:r w:rsidR="00C711B4" w:rsidRPr="00260941">
        <w:rPr>
          <w:i/>
          <w:iCs/>
          <w:lang w:val="en-GB"/>
        </w:rPr>
        <w:t>et al.</w:t>
      </w:r>
      <w:r w:rsidR="00C711B4" w:rsidRPr="00260941">
        <w:rPr>
          <w:lang w:val="en-GB"/>
        </w:rPr>
        <w:t xml:space="preserve"> 2017)</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oS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either by using information provided by the authors (e.g.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 xml:space="preserve">point </w:t>
      </w:r>
      <w:r w:rsidR="00710576" w:rsidRPr="00260941">
        <w:rPr>
          <w:rFonts w:cstheme="minorHAnsi"/>
          <w:lang w:val="en-GB"/>
        </w:rPr>
        <w:lastRenderedPageBreak/>
        <w:t>was below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Rubrik2"/>
        <w:contextualSpacing/>
        <w:jc w:val="both"/>
        <w:rPr>
          <w:rFonts w:cstheme="minorHAnsi"/>
          <w:i/>
          <w:iCs/>
          <w:sz w:val="22"/>
          <w:szCs w:val="22"/>
          <w:lang w:val="en-GB"/>
        </w:rPr>
      </w:pPr>
      <w:bookmarkStart w:id="1" w:name="_Toc62127568"/>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consumption OR bioenerg* OR ingestion OR “food-intake”) AND (mass OR weight OR size) AND (temperature*), as well as: (feeding-rate OR bio-energ*)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Rubrik2"/>
        <w:contextualSpacing/>
        <w:jc w:val="both"/>
        <w:rPr>
          <w:rFonts w:cstheme="minorHAnsi"/>
          <w:i/>
          <w:iCs/>
          <w:color w:val="auto"/>
          <w:sz w:val="22"/>
          <w:szCs w:val="22"/>
          <w:lang w:val="en-GB"/>
        </w:rPr>
      </w:pPr>
      <w:bookmarkStart w:id="2" w:name="_Toc62127569"/>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w:t>
      </w:r>
      <w:r w:rsidR="006A1BF7" w:rsidRPr="00260941">
        <w:rPr>
          <w:lang w:val="en-GB"/>
        </w:rPr>
        <w:lastRenderedPageBreak/>
        <w:t xml:space="preserve">(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Rubrik2"/>
        <w:contextualSpacing/>
        <w:jc w:val="both"/>
        <w:rPr>
          <w:rFonts w:cstheme="minorHAnsi"/>
          <w:i/>
          <w:iCs/>
          <w:sz w:val="24"/>
          <w:szCs w:val="24"/>
          <w:lang w:val="en-GB"/>
        </w:rPr>
      </w:pPr>
      <w:bookmarkStart w:id="3" w:name="_Toc62127570"/>
      <w:r w:rsidRPr="00260941">
        <w:rPr>
          <w:rFonts w:cstheme="minorHAnsi"/>
          <w:i/>
          <w:iCs/>
          <w:sz w:val="24"/>
          <w:szCs w:val="24"/>
          <w:lang w:val="en-GB"/>
        </w:rPr>
        <w:t>Growth rates &amp; optimum temperature for growth over body mass</w:t>
      </w:r>
      <w:bookmarkEnd w:id="3"/>
    </w:p>
    <w:p w14:paraId="159708DA" w14:textId="440BEC75"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optim*).</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lastRenderedPageBreak/>
        <w:t xml:space="preserve">the temperature optimum for growth </w:t>
      </w:r>
      <w:r w:rsidRPr="00B0509D">
        <w:fldChar w:fldCharType="begin"/>
      </w:r>
      <w:r w:rsidR="00EB37F3">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260941">
        <w:rPr>
          <w:lang w:val="en-GB"/>
        </w:rPr>
        <w:t xml:space="preserve">(Brett </w:t>
      </w:r>
      <w:r w:rsidRPr="00260941">
        <w:rPr>
          <w:i/>
          <w:iCs/>
          <w:lang w:val="en-GB"/>
        </w:rPr>
        <w:t>et al.</w:t>
      </w:r>
      <w:r w:rsidRPr="00260941">
        <w:rPr>
          <w:lang w:val="en-GB"/>
        </w:rPr>
        <w:t xml:space="preserve"> 1969)</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FishBase </w:t>
      </w:r>
      <w:r w:rsidRPr="00B0509D">
        <w:rPr>
          <w:rFonts w:eastAsiaTheme="minorEastAsia"/>
        </w:rPr>
        <w:fldChar w:fldCharType="begin"/>
      </w:r>
      <w:r w:rsidR="004B1CBF">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9Jffnl1z/P9UAgwAi","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260941">
        <w:rPr>
          <w:lang w:val="en-GB"/>
        </w:rPr>
        <w:t xml:space="preserve">(Froese </w:t>
      </w:r>
      <w:r w:rsidRPr="00260941">
        <w:rPr>
          <w:i/>
          <w:iCs/>
          <w:lang w:val="en-GB"/>
        </w:rPr>
        <w:t>et al.</w:t>
      </w:r>
      <w:r w:rsidRPr="00260941">
        <w:rPr>
          <w:lang w:val="en-GB"/>
        </w:rPr>
        <w:t xml:space="preserve"> 2014; Froese &amp; Pauly 2019)</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T</w:t>
      </w:r>
      <w:r w:rsidR="00231B2F" w:rsidRPr="00260941">
        <w:rPr>
          <w:vertAlign w:val="subscript"/>
          <w:lang w:val="en-GB"/>
        </w:rPr>
        <w:t>opt</w:t>
      </w:r>
      <w:r w:rsidR="00231B2F" w:rsidRPr="00260941">
        <w:rPr>
          <w:lang w:val="en-GB"/>
        </w:rPr>
        <w:t>=optimum growth temperature data, C=maximum consumption data, M=metabolism data).</w:t>
      </w:r>
    </w:p>
    <w:tbl>
      <w:tblPr>
        <w:tblStyle w:val="Rutntstabell1ljus"/>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r w:rsidRPr="00B0509D">
              <w:rPr>
                <w:i/>
                <w:iCs/>
                <w:color w:val="000000"/>
              </w:rPr>
              <w:t>growth_rate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T</w:t>
            </w:r>
            <w:r w:rsidR="00C01BD9" w:rsidRPr="00B0509D">
              <w:rPr>
                <w:vertAlign w:val="subscript"/>
              </w:rPr>
              <w:t>opt</w:t>
            </w:r>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r w:rsidRPr="00B0509D">
              <w:rPr>
                <w:i/>
                <w:iCs/>
                <w:color w:val="000000"/>
              </w:rPr>
              <w:t>opt_temp_c</w:t>
            </w:r>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w:t>
            </w:r>
            <w:r w:rsidRPr="00B0509D">
              <w:rPr>
                <w:vertAlign w:val="subscript"/>
              </w:rPr>
              <w:t>opt</w:t>
            </w:r>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r w:rsidRPr="00B0509D">
              <w:rPr>
                <w:i/>
                <w:iCs/>
                <w:color w:val="000000"/>
              </w:rPr>
              <w:t>initial_mass_g</w:t>
            </w:r>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r w:rsidRPr="00B0509D">
              <w:rPr>
                <w:i/>
                <w:iCs/>
                <w:color w:val="000000"/>
              </w:rPr>
              <w:t>final_mass_g</w:t>
            </w:r>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r w:rsidRPr="00B0509D">
              <w:rPr>
                <w:i/>
                <w:iCs/>
                <w:color w:val="000000"/>
              </w:rPr>
              <w:t>geom_mean_mass_g</w:t>
            </w:r>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r w:rsidRPr="00B0509D">
              <w:rPr>
                <w:i/>
                <w:iCs/>
                <w:color w:val="000000"/>
              </w:rPr>
              <w:t>size_group</w:t>
            </w:r>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r w:rsidRPr="00B0509D">
              <w:rPr>
                <w:i/>
                <w:iCs/>
                <w:color w:val="000000"/>
              </w:rPr>
              <w:t>metabolic_rate</w:t>
            </w:r>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r w:rsidRPr="00B0509D">
              <w:rPr>
                <w:i/>
                <w:iCs/>
                <w:color w:val="000000"/>
              </w:rPr>
              <w:t>original_unit</w:t>
            </w:r>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r w:rsidRPr="00B0509D">
              <w:rPr>
                <w:i/>
                <w:iCs/>
                <w:color w:val="000000"/>
              </w:rPr>
              <w:t>mass_g</w:t>
            </w:r>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r w:rsidRPr="00B0509D">
              <w:rPr>
                <w:i/>
                <w:iCs/>
                <w:color w:val="000000"/>
              </w:rPr>
              <w:t>temp_c</w:t>
            </w:r>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r w:rsidRPr="00B0509D">
              <w:rPr>
                <w:i/>
                <w:iCs/>
                <w:color w:val="000000"/>
              </w:rPr>
              <w:t>above_peak_temp</w:t>
            </w:r>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r w:rsidRPr="00B0509D">
              <w:rPr>
                <w:i/>
                <w:iCs/>
                <w:color w:val="000000"/>
              </w:rPr>
              <w:t>common_name</w:t>
            </w:r>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r w:rsidR="00E144DD" w:rsidRPr="00260941">
              <w:rPr>
                <w:lang w:val="en-GB"/>
              </w:rPr>
              <w:t xml:space="preserve">FishBase </w:t>
            </w:r>
            <w:r w:rsidR="00AB5459" w:rsidRPr="00B0509D">
              <w:fldChar w:fldCharType="begin"/>
            </w:r>
            <w:r w:rsidR="0094528A" w:rsidRPr="00260941">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260941">
              <w:rPr>
                <w:noProof/>
                <w:lang w:val="en-GB"/>
              </w:rPr>
              <w:t>(Froese &amp; Pauly 2019)</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FishBase </w:t>
            </w:r>
            <w:r w:rsidRPr="00B0509D">
              <w:fldChar w:fldCharType="begin"/>
            </w:r>
            <w:r w:rsidR="0094528A" w:rsidRPr="00260941">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FishBase </w:t>
            </w:r>
            <w:r w:rsidRPr="00B0509D">
              <w:fldChar w:fldCharType="begin"/>
            </w:r>
            <w:r w:rsidR="0094528A" w:rsidRPr="00260941">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r w:rsidRPr="00B0509D">
              <w:rPr>
                <w:i/>
                <w:iCs/>
                <w:color w:val="000000"/>
              </w:rPr>
              <w:t>trophic_level</w:t>
            </w:r>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FishBase </w:t>
            </w:r>
            <w:r w:rsidRPr="00B0509D">
              <w:fldChar w:fldCharType="begin"/>
            </w:r>
            <w:r w:rsidR="0094528A" w:rsidRPr="00260941">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r w:rsidRPr="00B0509D">
              <w:rPr>
                <w:i/>
                <w:iCs/>
                <w:color w:val="000000"/>
              </w:rPr>
              <w:t>w_maturation_g</w:t>
            </w:r>
          </w:p>
        </w:tc>
        <w:tc>
          <w:tcPr>
            <w:tcW w:w="5103" w:type="dxa"/>
          </w:tcPr>
          <w:p w14:paraId="63A919C1" w14:textId="52D5B8C3"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FishBase</w:t>
            </w:r>
            <w:r w:rsidR="00915408" w:rsidRPr="00260941">
              <w:rPr>
                <w:lang w:val="en-GB"/>
              </w:rPr>
              <w:t xml:space="preserve"> </w:t>
            </w:r>
            <w:r w:rsidR="00915408" w:rsidRPr="00B0509D">
              <w:fldChar w:fldCharType="begin"/>
            </w:r>
            <w:r w:rsidR="0094528A" w:rsidRPr="00260941">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260941">
              <w:rPr>
                <w:noProof/>
                <w:lang w:val="en-GB"/>
              </w:rPr>
              <w:t>(Froese &amp; Pauly 2019)</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see ”</w:t>
            </w:r>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r w:rsidRPr="00B0509D">
              <w:rPr>
                <w:i/>
                <w:iCs/>
                <w:color w:val="000000"/>
              </w:rPr>
              <w:t>w_max_published_g</w:t>
            </w:r>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taken from FishBase</w:t>
            </w:r>
            <w:r w:rsidRPr="00260941">
              <w:rPr>
                <w:lang w:val="en-GB"/>
              </w:rPr>
              <w:t xml:space="preserve"> </w:t>
            </w:r>
            <w:r w:rsidRPr="00B0509D">
              <w:fldChar w:fldCharType="begin"/>
            </w:r>
            <w:r w:rsidR="0094528A" w:rsidRPr="00260941">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see ”</w:t>
            </w:r>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r w:rsidRPr="00B0509D">
              <w:rPr>
                <w:i/>
                <w:iCs/>
                <w:color w:val="000000"/>
              </w:rPr>
              <w:t>env_temp_min</w:t>
            </w:r>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8614E5" w:rsidRPr="00260941">
              <w:rPr>
                <w:lang w:val="en-GB"/>
              </w:rPr>
              <w:t>. If not available on FishBase, data were taken from alternative sources</w:t>
            </w:r>
            <w:r w:rsidR="004E3AF7" w:rsidRPr="00260941">
              <w:rPr>
                <w:lang w:val="en-GB"/>
              </w:rPr>
              <w:t xml:space="preserve"> (see ”</w:t>
            </w:r>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r w:rsidRPr="00B0509D">
              <w:rPr>
                <w:i/>
                <w:iCs/>
                <w:color w:val="000000"/>
              </w:rPr>
              <w:t>env_temp_max</w:t>
            </w:r>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r w:rsidRPr="00B0509D">
              <w:rPr>
                <w:i/>
                <w:iCs/>
                <w:color w:val="000000"/>
              </w:rPr>
              <w:t>env_temp_mid</w:t>
            </w:r>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94528A" w:rsidRPr="00260941">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r w:rsidRPr="00B0509D">
              <w:rPr>
                <w:i/>
                <w:iCs/>
                <w:color w:val="000000"/>
              </w:rPr>
              <w:t>pref_temp_mid</w:t>
            </w:r>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lastRenderedPageBreak/>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w:t>
            </w:r>
            <w:r w:rsidRPr="00260941">
              <w:rPr>
                <w:lang w:val="en-GB"/>
              </w:rPr>
              <w:lastRenderedPageBreak/>
              <w:t xml:space="preserve">FishBase </w:t>
            </w:r>
            <w:r w:rsidRPr="00B0509D">
              <w:fldChar w:fldCharType="begin"/>
            </w:r>
            <w:r w:rsidR="0094528A" w:rsidRPr="00260941">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260941">
              <w:rPr>
                <w:noProof/>
                <w:lang w:val="en-GB"/>
              </w:rPr>
              <w:t>(Froese &amp; Pauly 2019)</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G, T</w:t>
            </w:r>
            <w:r w:rsidRPr="00B0509D">
              <w:rPr>
                <w:vertAlign w:val="subscript"/>
              </w:rPr>
              <w:t>op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i.e. FishBase)</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G=growth data, T</w:t>
      </w:r>
      <w:r w:rsidR="002047F9" w:rsidRPr="00260941">
        <w:rPr>
          <w:vertAlign w:val="subscript"/>
          <w:lang w:val="en-GB"/>
        </w:rPr>
        <w:t>opt</w:t>
      </w:r>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species and rate).</w:t>
      </w:r>
    </w:p>
    <w:tbl>
      <w:tblPr>
        <w:tblStyle w:val="Rutntstabell1ljus"/>
        <w:tblW w:w="0" w:type="auto"/>
        <w:tblLook w:val="04A0" w:firstRow="1" w:lastRow="0" w:firstColumn="1" w:lastColumn="0" w:noHBand="0" w:noVBand="1"/>
      </w:tblPr>
      <w:tblGrid>
        <w:gridCol w:w="2534"/>
        <w:gridCol w:w="2993"/>
        <w:gridCol w:w="1080"/>
        <w:gridCol w:w="2409"/>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r w:rsidRPr="00B0509D">
              <w:rPr>
                <w:i/>
                <w:iCs/>
                <w:color w:val="000000"/>
              </w:rPr>
              <w:t>Pseudopleuronectes yokohamae</w:t>
            </w:r>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524CA3" w:rsidRPr="00B0509D">
              <w:t>, C</w:t>
            </w:r>
          </w:p>
        </w:tc>
        <w:tc>
          <w:tcPr>
            <w:tcW w:w="0" w:type="auto"/>
          </w:tcPr>
          <w:p w14:paraId="70C0C47C" w14:textId="298FB25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r w:rsidRPr="00B0509D">
              <w:rPr>
                <w:i/>
                <w:iCs/>
                <w:color w:val="000000"/>
              </w:rPr>
              <w:t>Cyclopterus lumpus</w:t>
            </w:r>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1F4DE36" w14:textId="1B19D02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r w:rsidRPr="00B0509D">
              <w:rPr>
                <w:i/>
                <w:iCs/>
                <w:color w:val="000000"/>
              </w:rPr>
              <w:t>Paralichthys olivaceus</w:t>
            </w:r>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Japanees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3A1022" w:rsidRPr="00B0509D">
              <w:t>, C</w:t>
            </w:r>
          </w:p>
        </w:tc>
        <w:tc>
          <w:tcPr>
            <w:tcW w:w="0" w:type="auto"/>
          </w:tcPr>
          <w:p w14:paraId="781BDC1C" w14:textId="23F00AA0"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B1CBF">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Salvelinus alpinus</w:t>
            </w:r>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Salmo salar</w:t>
            </w:r>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26F82" w:rsidRPr="00B0509D">
              <w:t>, C</w:t>
            </w:r>
            <w:r w:rsidR="005D0D54" w:rsidRPr="00B0509D">
              <w:t>, M</w:t>
            </w:r>
          </w:p>
        </w:tc>
        <w:tc>
          <w:tcPr>
            <w:tcW w:w="0" w:type="auto"/>
          </w:tcPr>
          <w:p w14:paraId="685DBAD6" w14:textId="16269B46"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6887A3F"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1959782A"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35BB8341"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Gadus morhua</w:t>
            </w:r>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10F9B" w:rsidRPr="00B0509D">
              <w:t>, M</w:t>
            </w:r>
          </w:p>
        </w:tc>
        <w:tc>
          <w:tcPr>
            <w:tcW w:w="0" w:type="auto"/>
          </w:tcPr>
          <w:p w14:paraId="18B217CA" w14:textId="1FBDFF4E"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EB37F3">
              <w:instrText xml:space="preserve"> ADDIN ZOTERO_ITEM CSL_CITATION {"citationID":"dYEiidNJ","properties":{"formattedCitation":"(Bj\\uc0\\u246{}rnsson {\\i{}et al.} 2007)","plainCitation":"(Björnsson et al. 2007)","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Pr="003F11D4">
              <w:rPr>
                <w:lang w:val="en-GB"/>
              </w:rPr>
              <w:t xml:space="preserve">(Björnsson </w:t>
            </w:r>
            <w:r w:rsidRPr="003F11D4">
              <w:rPr>
                <w:i/>
                <w:iCs/>
                <w:lang w:val="en-GB"/>
              </w:rPr>
              <w:t>et al.</w:t>
            </w:r>
            <w:r w:rsidRPr="003F11D4">
              <w:rPr>
                <w:lang w:val="en-GB"/>
              </w:rPr>
              <w:t xml:space="preserve"> 2007)</w:t>
            </w:r>
            <w:r>
              <w:fldChar w:fldCharType="end"/>
            </w:r>
            <w:r w:rsidR="00622641" w:rsidRPr="00B0509D">
              <w:fldChar w:fldCharType="begin"/>
            </w:r>
            <w:r w:rsidR="00D939B8">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622641" w:rsidRPr="00B0509D">
              <w:t xml:space="preserve">(Tirsgaard </w:t>
            </w:r>
            <w:r w:rsidR="00622641" w:rsidRPr="00B0509D">
              <w:rPr>
                <w:i/>
                <w:iCs/>
              </w:rPr>
              <w:t>et al.</w:t>
            </w:r>
            <w:r w:rsidR="00622641" w:rsidRPr="00B0509D">
              <w:t xml:space="preserve"> 2015)</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r w:rsidRPr="00B0509D">
              <w:rPr>
                <w:i/>
                <w:iCs/>
                <w:color w:val="000000"/>
              </w:rPr>
              <w:t>Hippoglossus hippoglossus</w:t>
            </w:r>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049ABF" w14:textId="74C6887A"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1E2F11F7" w14:textId="3864C2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r w:rsidRPr="00B0509D">
              <w:rPr>
                <w:i/>
                <w:iCs/>
                <w:color w:val="000000"/>
              </w:rPr>
              <w:t>Boreogadus saida</w:t>
            </w:r>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098AE1A3" w14:textId="52F98CB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1174A0" w:rsidRPr="00B0509D">
              <w:t>, C</w:t>
            </w:r>
          </w:p>
        </w:tc>
        <w:tc>
          <w:tcPr>
            <w:tcW w:w="0" w:type="auto"/>
          </w:tcPr>
          <w:p w14:paraId="218E9B52" w14:textId="31A997CE"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00603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r w:rsidRPr="00B0509D">
              <w:rPr>
                <w:i/>
                <w:iCs/>
              </w:rPr>
              <w:t>Pelteobagrus fulvidraco</w:t>
            </w:r>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064013" w:rsidRPr="00B0509D">
              <w:t>,C</w:t>
            </w:r>
          </w:p>
        </w:tc>
        <w:tc>
          <w:tcPr>
            <w:tcW w:w="0" w:type="auto"/>
          </w:tcPr>
          <w:p w14:paraId="7FE537A3" w14:textId="623DB53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w:instrText>
            </w:r>
            <w:r w:rsidRPr="00260941">
              <w:rPr>
                <w:lang w:val="en-GB"/>
              </w:rPr>
              <w:instrText xml:space="preserve">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260941">
              <w:rPr>
                <w:lang w:val="en-GB"/>
              </w:rPr>
              <w:t xml:space="preserve">(Zhang </w:t>
            </w:r>
            <w:r w:rsidRPr="00260941">
              <w:rPr>
                <w:i/>
                <w:iCs/>
                <w:lang w:val="en-GB"/>
              </w:rPr>
              <w:t>et al.</w:t>
            </w:r>
            <w:r w:rsidRPr="00260941">
              <w:rPr>
                <w:lang w:val="en-GB"/>
              </w:rPr>
              <w:t xml:space="preserve"> 2017)</w:t>
            </w:r>
            <w:r w:rsidRPr="00B0509D">
              <w:fldChar w:fldCharType="end"/>
            </w:r>
          </w:p>
        </w:tc>
      </w:tr>
      <w:tr w:rsidR="00251057" w:rsidRPr="0000603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r w:rsidRPr="00260941">
              <w:rPr>
                <w:i/>
                <w:iCs/>
                <w:color w:val="000000"/>
                <w:lang w:val="en-GB"/>
              </w:rPr>
              <w:t>Anarhichas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T</w:t>
            </w:r>
            <w:r w:rsidR="004C66A1" w:rsidRPr="00260941">
              <w:rPr>
                <w:vertAlign w:val="subscript"/>
                <w:lang w:val="en-GB"/>
              </w:rPr>
              <w:t>opt</w:t>
            </w:r>
          </w:p>
        </w:tc>
        <w:tc>
          <w:tcPr>
            <w:tcW w:w="0" w:type="auto"/>
          </w:tcPr>
          <w:p w14:paraId="4C3EBBF6" w14:textId="68C723CC"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D939B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Pr="00260941">
              <w:rPr>
                <w:lang w:val="en-GB"/>
              </w:rPr>
              <w:t xml:space="preserve">(Imsland </w:t>
            </w:r>
            <w:r w:rsidRPr="00260941">
              <w:rPr>
                <w:i/>
                <w:iCs/>
                <w:lang w:val="en-GB"/>
              </w:rPr>
              <w:t>et al.</w:t>
            </w:r>
            <w:r w:rsidRPr="00260941">
              <w:rPr>
                <w:lang w:val="en-GB"/>
              </w:rPr>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07872180"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r w:rsidRPr="00B0509D">
              <w:rPr>
                <w:i/>
                <w:iCs/>
              </w:rPr>
              <w:t>Perca fluviatilis</w:t>
            </w:r>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3DE2410F"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uLNu18Q","properties":{"formattedCitation":"(Lessmark 1983)","plainCitation":"(Lessmark 1983)","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r w:rsidRPr="00B0509D">
              <w:rPr>
                <w:i/>
                <w:iCs/>
              </w:rPr>
              <w:t>Phoxinus phoxinus</w:t>
            </w:r>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468C617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Coregonus hoyi</w:t>
            </w:r>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lastRenderedPageBreak/>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 xml:space="preserve">(Binkowski &amp; Rudstam </w:t>
            </w:r>
            <w:r w:rsidR="00483BD1" w:rsidRPr="00B0509D">
              <w:rPr>
                <w:noProof/>
              </w:rPr>
              <w:lastRenderedPageBreak/>
              <w:t>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r w:rsidRPr="00B0509D">
              <w:rPr>
                <w:i/>
                <w:iCs/>
              </w:rPr>
              <w:lastRenderedPageBreak/>
              <w:t>Pomoxis annularis</w:t>
            </w:r>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Gambusia affinis</w:t>
            </w:r>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r w:rsidRPr="00B0509D">
              <w:rPr>
                <w:i/>
                <w:iCs/>
              </w:rPr>
              <w:t>Moron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Leuciscus leuciscus</w:t>
            </w:r>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Lepomis microlophus</w:t>
            </w:r>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edear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459B20A3"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r w:rsidRPr="00B0509D">
              <w:rPr>
                <w:i/>
                <w:iCs/>
              </w:rPr>
              <w:t>Channa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11EE2D35"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r w:rsidRPr="00B0509D">
              <w:rPr>
                <w:i/>
                <w:iCs/>
              </w:rPr>
              <w:t>Siniperca chuatsi</w:t>
            </w:r>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3BB9DB42"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r w:rsidRPr="00B0509D">
              <w:rPr>
                <w:i/>
                <w:iCs/>
              </w:rPr>
              <w:t>Gasterosteus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2641CEB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2036FFA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r w:rsidRPr="00B0509D">
              <w:rPr>
                <w:i/>
                <w:iCs/>
              </w:rPr>
              <w:t>Epinephelus coioides</w:t>
            </w:r>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51D31DB7" w:rsidR="00293A53" w:rsidRPr="00FD7BDC" w:rsidRDefault="00073A7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highlight w:val="yellow"/>
              </w:rPr>
              <w:fldChar w:fldCharType="begin"/>
            </w:r>
            <w:r>
              <w:rPr>
                <w:highlight w:val="yellow"/>
              </w:rPr>
              <w:instrText xml:space="preserve"> ADDIN ZOTERO_ITEM CSL_CITATION {"citationID":"VpeUDBCB","properties":{"formattedCitation":"(Lin {\\i{}et al.} 2008)","plainCitation":"(Lin et al. 2008)","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Pr>
                <w:highlight w:val="yellow"/>
              </w:rPr>
              <w:fldChar w:fldCharType="separate"/>
            </w:r>
            <w:r w:rsidRPr="00073A79">
              <w:rPr>
                <w:lang w:val="en-GB"/>
              </w:rPr>
              <w:t xml:space="preserve">(Lin </w:t>
            </w:r>
            <w:r w:rsidRPr="00073A79">
              <w:rPr>
                <w:i/>
                <w:iCs/>
                <w:lang w:val="en-GB"/>
              </w:rPr>
              <w:t>et al.</w:t>
            </w:r>
            <w:r w:rsidRPr="00073A79">
              <w:rPr>
                <w:lang w:val="en-GB"/>
              </w:rPr>
              <w:t xml:space="preserve"> 2008)</w:t>
            </w:r>
            <w:r>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Coregonus albula</w:t>
            </w:r>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Coregonus fontanae</w:t>
            </w:r>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echlin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r w:rsidRPr="00B0509D">
              <w:rPr>
                <w:i/>
                <w:iCs/>
              </w:rPr>
              <w:t>Abramis brama</w:t>
            </w:r>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Rutilus rutilus</w:t>
            </w:r>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confluentus</w:t>
            </w:r>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188436F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Catostomus commersonii</w:t>
            </w:r>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Cyprinus carpio</w:t>
            </w:r>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r w:rsidRPr="00B0509D">
              <w:rPr>
                <w:i/>
                <w:iCs/>
              </w:rPr>
              <w:t>Silurus meridionalis</w:t>
            </w:r>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72DA79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73B4D8B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91926">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r w:rsidRPr="00B0509D">
              <w:rPr>
                <w:i/>
                <w:iCs/>
              </w:rPr>
              <w:t>Pomadasys commersonnii</w:t>
            </w:r>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58EC93A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r w:rsidRPr="00B0509D">
              <w:rPr>
                <w:i/>
                <w:iCs/>
              </w:rPr>
              <w:t>Centropristis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4327DD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Anguilla anguilla</w:t>
            </w:r>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53827C0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Micropterus salmoides</w:t>
            </w:r>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00603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r w:rsidRPr="00B0509D">
              <w:rPr>
                <w:i/>
                <w:iCs/>
              </w:rPr>
              <w:t>Cyprinodon macularius</w:t>
            </w:r>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w:instrText>
            </w:r>
            <w:r w:rsidRPr="00260941">
              <w:rPr>
                <w:lang w:val="en-GB"/>
              </w:rPr>
              <w:instrText xml:space="preserve">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260941">
              <w:rPr>
                <w:lang w:val="en-GB"/>
              </w:rPr>
              <w:t xml:space="preserve">(Heuton </w:t>
            </w:r>
            <w:r w:rsidRPr="00260941">
              <w:rPr>
                <w:i/>
                <w:iCs/>
                <w:lang w:val="en-GB"/>
              </w:rPr>
              <w:t>et al.</w:t>
            </w:r>
            <w:r w:rsidRPr="00260941">
              <w:rPr>
                <w:lang w:val="en-GB"/>
              </w:rPr>
              <w:t xml:space="preserve"> 2018)</w:t>
            </w:r>
            <w:r w:rsidRPr="00B0509D">
              <w:fldChar w:fldCharType="end"/>
            </w:r>
          </w:p>
        </w:tc>
      </w:tr>
      <w:tr w:rsidR="00251057" w:rsidRPr="0000603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r w:rsidRPr="00260941">
              <w:rPr>
                <w:i/>
                <w:iCs/>
                <w:lang w:val="en-GB"/>
              </w:rPr>
              <w:t>Micropogonias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760DFD5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Pr="00260941">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260941">
              <w:rPr>
                <w:lang w:val="en-GB"/>
              </w:rPr>
              <w:t xml:space="preserve">(Horodysky </w:t>
            </w:r>
            <w:r w:rsidRPr="00260941">
              <w:rPr>
                <w:i/>
                <w:iCs/>
                <w:lang w:val="en-GB"/>
              </w:rPr>
              <w:t>et al.</w:t>
            </w:r>
            <w:r w:rsidRPr="00260941">
              <w:rPr>
                <w:lang w:val="en-GB"/>
              </w:rPr>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r w:rsidRPr="00260941">
              <w:rPr>
                <w:i/>
                <w:iCs/>
                <w:lang w:val="en-GB"/>
              </w:rPr>
              <w:t>Leiostomus xanthurus</w:t>
            </w:r>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260941">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w:instrText>
            </w:r>
            <w:r w:rsidR="00BF01F9" w:rsidRPr="00B0509D">
              <w:instrText xml:space="preserve">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r w:rsidRPr="00B0509D">
              <w:rPr>
                <w:i/>
                <w:iCs/>
              </w:rPr>
              <w:t>Coreius guichenoti</w:t>
            </w:r>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1732B59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Sprattus sprattus</w:t>
            </w:r>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4BCAC31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r w:rsidRPr="00B0509D">
              <w:rPr>
                <w:i/>
                <w:iCs/>
              </w:rPr>
              <w:t>Plectropomus leopardus</w:t>
            </w:r>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r w:rsidRPr="00B0509D">
              <w:rPr>
                <w:i/>
                <w:iCs/>
              </w:rPr>
              <w:t>Polyodon spathula</w:t>
            </w:r>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r w:rsidRPr="00B0509D">
              <w:rPr>
                <w:i/>
                <w:iCs/>
              </w:rPr>
              <w:t>Argyrosomus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7C0C5AA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r w:rsidRPr="00B0509D">
              <w:rPr>
                <w:i/>
                <w:iCs/>
              </w:rPr>
              <w:t>Lythrypnus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uebanded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58831E0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r w:rsidRPr="00B0509D">
              <w:rPr>
                <w:i/>
                <w:iCs/>
              </w:rPr>
              <w:lastRenderedPageBreak/>
              <w:t>Colossoma macropomum</w:t>
            </w:r>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ambaqui</w:t>
            </w:r>
            <w:r w:rsidR="00C14EDA" w:rsidRPr="00B0509D">
              <w:t xml:space="preserve"> (al</w:t>
            </w:r>
            <w:r w:rsidR="006512BF" w:rsidRPr="00B0509D">
              <w:t>t.</w:t>
            </w:r>
            <w:r w:rsidR="00C14EDA" w:rsidRPr="00B0509D">
              <w:t xml:space="preserve"> Cachama)</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4B0A3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D939B8">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Carassius auratus grandoculis</w:t>
            </w:r>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Rubrik1"/>
        <w:contextualSpacing/>
      </w:pPr>
      <w:bookmarkStart w:id="4" w:name="_Toc62127571"/>
      <w:r w:rsidRPr="00B0509D">
        <w:t>D</w:t>
      </w:r>
      <w:r w:rsidR="002A7901" w:rsidRPr="00B0509D">
        <w:t xml:space="preserve">ata </w:t>
      </w:r>
      <w:r w:rsidR="006601CD" w:rsidRPr="00B0509D">
        <w:t>overview</w:t>
      </w:r>
      <w:bookmarkEnd w:id="4"/>
    </w:p>
    <w:p w14:paraId="4556DBD7" w14:textId="235F9028" w:rsidR="002C3B90" w:rsidRPr="00B0509D" w:rsidRDefault="007D2A8E" w:rsidP="009B6C04">
      <w:pPr>
        <w:pStyle w:val="Rubrik2"/>
        <w:contextualSpacing/>
        <w:jc w:val="both"/>
        <w:rPr>
          <w:rFonts w:cstheme="minorHAnsi"/>
          <w:i/>
          <w:iCs/>
          <w:sz w:val="22"/>
          <w:szCs w:val="22"/>
        </w:rPr>
      </w:pPr>
      <w:bookmarkStart w:id="5" w:name="_Toc62127572"/>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 xml:space="preserve">temperatures (gray)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xml:space="preserve">) and metabolism </w:t>
      </w:r>
      <w:r w:rsidR="00AD40AD" w:rsidRPr="00260941">
        <w:rPr>
          <w:i/>
          <w:iCs/>
          <w:lang w:val="en-GB"/>
        </w:rPr>
        <w:lastRenderedPageBreak/>
        <w:t>(</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FishBase</w:t>
      </w:r>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Rubrik2"/>
        <w:contextualSpacing/>
        <w:jc w:val="both"/>
        <w:rPr>
          <w:rFonts w:cstheme="minorHAnsi"/>
          <w:i/>
          <w:iCs/>
          <w:sz w:val="22"/>
          <w:szCs w:val="22"/>
        </w:rPr>
      </w:pPr>
      <w:bookmarkStart w:id="6" w:name="_Toc62127573"/>
      <w:r w:rsidRPr="00B0509D">
        <w:rPr>
          <w:rFonts w:cstheme="minorHAnsi"/>
          <w:i/>
          <w:iCs/>
          <w:sz w:val="22"/>
          <w:szCs w:val="22"/>
        </w:rPr>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The distribution of rescaled masses for individual observations (mass/mass at maturation), where color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xml:space="preserve">. Experimental temperatures (gray) </w:t>
      </w:r>
      <w:r w:rsidR="003F7476" w:rsidRPr="00260941">
        <w:rPr>
          <w:i/>
          <w:iCs/>
          <w:lang w:val="en-GB"/>
        </w:rPr>
        <w:t>in the growth rate data</w:t>
      </w:r>
      <w:r w:rsidR="003F7476">
        <w:rPr>
          <w:i/>
          <w:iCs/>
          <w:lang w:val="en-GB"/>
        </w:rPr>
        <w:t xml:space="preserve"> </w:t>
      </w:r>
      <w:r w:rsidRPr="00260941">
        <w:rPr>
          <w:i/>
          <w:iCs/>
          <w:lang w:val="en-GB"/>
        </w:rPr>
        <w:t>and environmental (min, median and max) temperatures (purple, pink and green, respectively). Missing temperatures means information was not available on FishBase.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Rubrik1"/>
        <w:keepNext w:val="0"/>
        <w:keepLines w:val="0"/>
        <w:widowControl w:val="0"/>
        <w:contextualSpacing/>
        <w:rPr>
          <w:lang w:val="en-GB"/>
        </w:rPr>
      </w:pPr>
      <w:bookmarkStart w:id="7" w:name="_Toc62127574"/>
      <w:r w:rsidRPr="00260941">
        <w:rPr>
          <w:lang w:val="en-GB"/>
        </w:rPr>
        <w:t xml:space="preserve">Supplementary </w:t>
      </w:r>
      <w:r w:rsidR="00FE1AE1" w:rsidRPr="00260941">
        <w:rPr>
          <w:lang w:val="en-GB"/>
        </w:rPr>
        <w:t xml:space="preserve">methods and </w:t>
      </w:r>
      <w:r w:rsidRPr="00260941">
        <w:rPr>
          <w:lang w:val="en-GB"/>
        </w:rPr>
        <w:t>analysis</w:t>
      </w:r>
      <w:bookmarkEnd w:id="7"/>
    </w:p>
    <w:p w14:paraId="6D363040" w14:textId="56322691"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lastRenderedPageBreak/>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Colors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colo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w:t>
      </w:r>
      <w:r w:rsidRPr="00260941">
        <w:rPr>
          <w:lang w:val="en-GB"/>
        </w:rPr>
        <w:lastRenderedPageBreak/>
        <w:t xml:space="preserve">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Rutntstabell1ljus"/>
        <w:tblW w:w="0" w:type="auto"/>
        <w:tblLook w:val="04A0" w:firstRow="1" w:lastRow="0" w:firstColumn="1" w:lastColumn="0" w:noHBand="0" w:noVBand="1"/>
      </w:tblPr>
      <w:tblGrid>
        <w:gridCol w:w="1634"/>
        <w:gridCol w:w="1373"/>
        <w:gridCol w:w="3590"/>
        <w:gridCol w:w="2419"/>
      </w:tblGrid>
      <w:tr w:rsidR="004B2C85" w:rsidRPr="00B0509D" w14:paraId="4044A8FF" w14:textId="77777777" w:rsidTr="005E45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tcPr>
          <w:p w14:paraId="571F82E3" w14:textId="77777777" w:rsidR="004B2C85" w:rsidRPr="00B0509D" w:rsidRDefault="004B2C85" w:rsidP="00DC49AA">
            <w:pPr>
              <w:contextualSpacing/>
            </w:pPr>
            <w:r w:rsidRPr="00B0509D">
              <w:t>Model</w:t>
            </w:r>
          </w:p>
        </w:tc>
        <w:tc>
          <w:tcPr>
            <w:tcW w:w="1373"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590"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419"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73" w:type="dxa"/>
          </w:tcPr>
          <w:p w14:paraId="05BDAA81" w14:textId="04EDA422" w:rsidR="004B2C85" w:rsidRPr="00B0509D" w:rsidRDefault="002D3B9D"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419"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1BAED3B" w14:textId="77777777" w:rsidR="008859B8" w:rsidRPr="00B0509D" w:rsidRDefault="008859B8" w:rsidP="008859B8">
            <w:pPr>
              <w:contextualSpacing/>
            </w:pPr>
          </w:p>
        </w:tc>
        <w:tc>
          <w:tcPr>
            <w:tcW w:w="1373" w:type="dxa"/>
          </w:tcPr>
          <w:p w14:paraId="3B2BBBBD" w14:textId="4B7EE2A0" w:rsidR="008859B8" w:rsidRDefault="002D3B9D"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419"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838863B" w14:textId="77777777" w:rsidR="00593892" w:rsidRPr="00B0509D" w:rsidRDefault="00593892" w:rsidP="00593892">
            <w:pPr>
              <w:contextualSpacing/>
            </w:pPr>
          </w:p>
        </w:tc>
        <w:tc>
          <w:tcPr>
            <w:tcW w:w="1373" w:type="dxa"/>
          </w:tcPr>
          <w:p w14:paraId="7B823FA6" w14:textId="3426A4E6" w:rsidR="00593892"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419"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62EA7D" w14:textId="77777777" w:rsidR="00593892" w:rsidRPr="00B0509D" w:rsidRDefault="00593892" w:rsidP="00593892">
            <w:pPr>
              <w:contextualSpacing/>
            </w:pPr>
          </w:p>
        </w:tc>
        <w:tc>
          <w:tcPr>
            <w:tcW w:w="1373" w:type="dxa"/>
          </w:tcPr>
          <w:p w14:paraId="73CA942D"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10898AF" w14:textId="15DAC944"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r>
                  <w:del w:id="8" w:author="Max Lindmark" w:date="2021-05-31T12:58:00Z">
                    <w:rPr>
                      <w:rFonts w:ascii="Cambria Math" w:hAnsi="Cambria Math"/>
                    </w:rPr>
                    <m:t>-</m:t>
                  </w:del>
                </m:r>
                <m:r>
                  <w:rPr>
                    <w:rFonts w:ascii="Cambria Math" w:hAnsi="Cambria Math"/>
                  </w:rPr>
                  <m:t>0.</m:t>
                </m:r>
                <m:r>
                  <w:del w:id="9" w:author="Max Lindmark" w:date="2021-05-31T12:59:00Z">
                    <w:rPr>
                      <w:rFonts w:ascii="Cambria Math" w:hAnsi="Cambria Math"/>
                    </w:rPr>
                    <m:t>2</m:t>
                  </w:del>
                </m:r>
                <m:r>
                  <w:ins w:id="10" w:author="Max Lindmark" w:date="2021-05-31T12:59:00Z">
                    <w:rPr>
                      <w:rFonts w:ascii="Cambria Math" w:hAnsi="Cambria Math"/>
                    </w:rPr>
                    <m:t>7</m:t>
                  </w:ins>
                </m:r>
                <m:r>
                  <w:rPr>
                    <w:rFonts w:ascii="Cambria Math" w:hAnsi="Cambria Math"/>
                  </w:rPr>
                  <m:t>5, 1)</m:t>
                </m:r>
              </m:oMath>
            </m:oMathPara>
          </w:p>
        </w:tc>
      </w:tr>
      <w:tr w:rsidR="00593892" w:rsidRPr="00B0509D" w14:paraId="57F6D2A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121875B6" w14:textId="77777777" w:rsidR="00593892" w:rsidRPr="00B0509D" w:rsidRDefault="00593892" w:rsidP="00593892">
            <w:pPr>
              <w:contextualSpacing/>
            </w:pPr>
          </w:p>
        </w:tc>
        <w:tc>
          <w:tcPr>
            <w:tcW w:w="1373" w:type="dxa"/>
          </w:tcPr>
          <w:p w14:paraId="4F68944C"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419"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2FB2A7A" w14:textId="77777777" w:rsidR="00593892" w:rsidRPr="00B0509D" w:rsidRDefault="00593892" w:rsidP="00593892">
            <w:pPr>
              <w:contextualSpacing/>
            </w:pPr>
          </w:p>
        </w:tc>
        <w:tc>
          <w:tcPr>
            <w:tcW w:w="1373" w:type="dxa"/>
          </w:tcPr>
          <w:p w14:paraId="689968CE"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419"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A30DDE2" w14:textId="77777777" w:rsidR="00593892" w:rsidRPr="00B0509D" w:rsidRDefault="00593892" w:rsidP="00593892">
            <w:pPr>
              <w:contextualSpacing/>
            </w:pPr>
          </w:p>
        </w:tc>
        <w:tc>
          <w:tcPr>
            <w:tcW w:w="1373" w:type="dxa"/>
          </w:tcPr>
          <w:p w14:paraId="4FBD10AD" w14:textId="4EBCA8BF" w:rsidR="00593892" w:rsidRDefault="002D3B9D"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590"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standard metabolic rate)</w:t>
            </w:r>
          </w:p>
        </w:tc>
        <w:tc>
          <w:tcPr>
            <w:tcW w:w="2419"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496FBC33" w14:textId="77777777" w:rsidR="00593892" w:rsidRPr="00B0509D" w:rsidRDefault="00593892" w:rsidP="00593892">
            <w:pPr>
              <w:contextualSpacing/>
            </w:pPr>
          </w:p>
        </w:tc>
        <w:tc>
          <w:tcPr>
            <w:tcW w:w="1373" w:type="dxa"/>
          </w:tcPr>
          <w:p w14:paraId="5E93BEFA" w14:textId="41CDF56C" w:rsidR="00593892" w:rsidRPr="00B0509D" w:rsidRDefault="002D3B9D"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590"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routine and resting metabolic rate)</w:t>
            </w:r>
          </w:p>
        </w:tc>
        <w:tc>
          <w:tcPr>
            <w:tcW w:w="2419"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8A8775B" w14:textId="77777777" w:rsidR="00593892" w:rsidRPr="00B0509D" w:rsidRDefault="00593892" w:rsidP="00593892">
            <w:pPr>
              <w:contextualSpacing/>
            </w:pPr>
          </w:p>
        </w:tc>
        <w:tc>
          <w:tcPr>
            <w:tcW w:w="1373" w:type="dxa"/>
          </w:tcPr>
          <w:p w14:paraId="61F79C3F"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8788C50" w14:textId="77777777" w:rsidR="00593892" w:rsidRPr="00B0509D" w:rsidRDefault="00593892" w:rsidP="00593892">
            <w:pPr>
              <w:contextualSpacing/>
            </w:pPr>
          </w:p>
        </w:tc>
        <w:tc>
          <w:tcPr>
            <w:tcW w:w="1373" w:type="dxa"/>
          </w:tcPr>
          <w:p w14:paraId="03ABAC76"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590"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temperature coefficients)</w:t>
            </w:r>
          </w:p>
        </w:tc>
        <w:tc>
          <w:tcPr>
            <w:tcW w:w="2419"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2D6D47F" w14:textId="77777777" w:rsidR="00593892" w:rsidRPr="00B0509D" w:rsidRDefault="00593892" w:rsidP="00593892">
            <w:pPr>
              <w:contextualSpacing/>
            </w:pPr>
          </w:p>
        </w:tc>
        <w:tc>
          <w:tcPr>
            <w:tcW w:w="1373" w:type="dxa"/>
          </w:tcPr>
          <w:p w14:paraId="36A308AB"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590"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interaction coefficients)</w:t>
            </w:r>
          </w:p>
        </w:tc>
        <w:tc>
          <w:tcPr>
            <w:tcW w:w="2419"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597CA0C" w14:textId="77777777" w:rsidR="00593892" w:rsidRPr="00B0509D" w:rsidRDefault="00593892" w:rsidP="00593892">
            <w:pPr>
              <w:contextualSpacing/>
            </w:pPr>
          </w:p>
        </w:tc>
        <w:tc>
          <w:tcPr>
            <w:tcW w:w="1373"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590"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9722B8" w:rsidRPr="00B0509D" w14:paraId="0CC1CFA4"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5C66568A" w14:textId="6781365E" w:rsidR="009722B8" w:rsidRPr="00260941" w:rsidRDefault="009722B8" w:rsidP="00593892">
            <w:pPr>
              <w:contextualSpacing/>
              <w:rPr>
                <w:lang w:val="en-GB"/>
              </w:rPr>
            </w:pPr>
            <w:r w:rsidRPr="00260941">
              <w:rPr>
                <w:lang w:val="en-GB"/>
              </w:rPr>
              <w:t>Sharpe-Schoolfield (unimodal consumption data)</w:t>
            </w:r>
          </w:p>
        </w:tc>
        <w:tc>
          <w:tcPr>
            <w:tcW w:w="1373" w:type="dxa"/>
          </w:tcPr>
          <w:p w14:paraId="5D12C54C" w14:textId="7A81C8D6" w:rsidR="009722B8"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3427D44B" w14:textId="290F24D0"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consumption at reference temperature [-10 on centered scale] across species)</w:t>
            </w:r>
          </w:p>
        </w:tc>
        <w:tc>
          <w:tcPr>
            <w:tcW w:w="2419" w:type="dxa"/>
          </w:tcPr>
          <w:p w14:paraId="7708195C" w14:textId="318E6848"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9722B8" w:rsidRPr="00B0509D" w14:paraId="77439981"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2478BBE" w14:textId="77777777" w:rsidR="009722B8" w:rsidRPr="00B0509D" w:rsidRDefault="009722B8" w:rsidP="00593892">
            <w:pPr>
              <w:contextualSpacing/>
            </w:pPr>
          </w:p>
        </w:tc>
        <w:tc>
          <w:tcPr>
            <w:tcW w:w="1373" w:type="dxa"/>
          </w:tcPr>
          <w:p w14:paraId="0DC89E3E" w14:textId="4887B27E" w:rsidR="009722B8"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646B5610" w14:textId="2E36CCEB"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419" w:type="dxa"/>
          </w:tcPr>
          <w:p w14:paraId="04D194BC" w14:textId="3D11E9E2" w:rsidR="009722B8" w:rsidRPr="00B0509D" w:rsidRDefault="009722B8"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9722B8" w:rsidRPr="00B0509D" w14:paraId="3CAFC718"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764E651" w14:textId="77777777" w:rsidR="009722B8" w:rsidRPr="00B0509D" w:rsidRDefault="009722B8" w:rsidP="00593892">
            <w:pPr>
              <w:contextualSpacing/>
            </w:pPr>
          </w:p>
        </w:tc>
        <w:tc>
          <w:tcPr>
            <w:tcW w:w="1373" w:type="dxa"/>
          </w:tcPr>
          <w:p w14:paraId="74E4A663" w14:textId="4181DDDA" w:rsidR="009722B8"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590" w:type="dxa"/>
          </w:tcPr>
          <w:p w14:paraId="02D012A3" w14:textId="4CDCFC7C"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419" w:type="dxa"/>
          </w:tcPr>
          <w:p w14:paraId="0367B5A2" w14:textId="008A535F"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9722B8" w:rsidRPr="00B0509D" w14:paraId="483EA75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3E75B9E1" w14:textId="77777777" w:rsidR="009722B8" w:rsidRPr="00B0509D" w:rsidRDefault="009722B8" w:rsidP="00593892">
            <w:pPr>
              <w:contextualSpacing/>
            </w:pPr>
          </w:p>
        </w:tc>
        <w:tc>
          <w:tcPr>
            <w:tcW w:w="1373" w:type="dxa"/>
          </w:tcPr>
          <w:p w14:paraId="4568B2F2" w14:textId="427F7431" w:rsidR="009722B8"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590" w:type="dxa"/>
          </w:tcPr>
          <w:p w14:paraId="5CA5CF52" w14:textId="07DA5B96"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419" w:type="dxa"/>
          </w:tcPr>
          <w:p w14:paraId="600F5BB9" w14:textId="14B40F90"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9722B8" w:rsidRPr="00B0509D" w14:paraId="525714D2"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097E663" w14:textId="77777777" w:rsidR="009722B8" w:rsidRPr="00B0509D" w:rsidRDefault="009722B8" w:rsidP="00593892">
            <w:pPr>
              <w:contextualSpacing/>
            </w:pPr>
          </w:p>
        </w:tc>
        <w:tc>
          <w:tcPr>
            <w:tcW w:w="1373" w:type="dxa"/>
          </w:tcPr>
          <w:p w14:paraId="5E6E21EE" w14:textId="3BB90774" w:rsidR="009722B8"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590" w:type="dxa"/>
          </w:tcPr>
          <w:p w14:paraId="4218A09D" w14:textId="786B8401"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ctivation energies)</w:t>
            </w:r>
          </w:p>
        </w:tc>
        <w:tc>
          <w:tcPr>
            <w:tcW w:w="2419" w:type="dxa"/>
          </w:tcPr>
          <w:p w14:paraId="45D6891E" w14:textId="59F640B2"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9722B8" w:rsidRPr="00B0509D" w14:paraId="129BA4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8EC384" w14:textId="77777777" w:rsidR="009722B8" w:rsidRPr="00B0509D" w:rsidRDefault="009722B8" w:rsidP="00593892">
            <w:pPr>
              <w:contextualSpacing/>
            </w:pPr>
          </w:p>
        </w:tc>
        <w:tc>
          <w:tcPr>
            <w:tcW w:w="1373" w:type="dxa"/>
          </w:tcPr>
          <w:p w14:paraId="46EF88D4" w14:textId="0ADC5717" w:rsidR="009722B8"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590" w:type="dxa"/>
          </w:tcPr>
          <w:p w14:paraId="6E60F9D1" w14:textId="10828504" w:rsidR="009722B8" w:rsidRPr="00260941" w:rsidRDefault="009722B8"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verage consumption)</w:t>
            </w:r>
          </w:p>
        </w:tc>
        <w:tc>
          <w:tcPr>
            <w:tcW w:w="2419" w:type="dxa"/>
          </w:tcPr>
          <w:p w14:paraId="195CA7BC" w14:textId="52D7E97A" w:rsidR="009722B8" w:rsidRPr="00B0509D" w:rsidRDefault="009722B8"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E45C7" w:rsidRPr="00B0509D" w14:paraId="7A55E2C2" w14:textId="77777777" w:rsidTr="005E45C7">
        <w:trPr>
          <w:trHeight w:val="450"/>
        </w:trPr>
        <w:tc>
          <w:tcPr>
            <w:cnfStyle w:val="001000000000" w:firstRow="0" w:lastRow="0" w:firstColumn="1" w:lastColumn="0" w:oddVBand="0" w:evenVBand="0" w:oddHBand="0" w:evenHBand="0" w:firstRowFirstColumn="0" w:firstRowLastColumn="0" w:lastRowFirstColumn="0" w:lastRowLastColumn="0"/>
            <w:tcW w:w="1634" w:type="dxa"/>
            <w:vMerge/>
          </w:tcPr>
          <w:p w14:paraId="71C69CB8" w14:textId="77777777" w:rsidR="005E45C7" w:rsidRPr="00B0509D" w:rsidRDefault="005E45C7" w:rsidP="005E45C7">
            <w:pPr>
              <w:contextualSpacing/>
            </w:pPr>
          </w:p>
        </w:tc>
        <w:tc>
          <w:tcPr>
            <w:tcW w:w="1373" w:type="dxa"/>
          </w:tcPr>
          <w:p w14:paraId="6B773647" w14:textId="7B9FC9C8"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σ</m:t>
                </m:r>
              </m:oMath>
            </m:oMathPara>
          </w:p>
        </w:tc>
        <w:tc>
          <w:tcPr>
            <w:tcW w:w="3590" w:type="dxa"/>
          </w:tcPr>
          <w:p w14:paraId="576A3050" w14:textId="598AB1A2"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color w:val="FF0000"/>
              </w:rPr>
            </w:pPr>
            <w:r w:rsidRPr="00B0509D">
              <w:t>Parameter (s.d.)</w:t>
            </w:r>
          </w:p>
        </w:tc>
        <w:tc>
          <w:tcPr>
            <w:tcW w:w="2419" w:type="dxa"/>
          </w:tcPr>
          <w:p w14:paraId="1FCC43E8" w14:textId="3DBEFC69" w:rsidR="005E45C7" w:rsidRPr="0062184C" w:rsidRDefault="005E45C7" w:rsidP="005E45C7">
            <w:pPr>
              <w:contextualSpacing/>
              <w:cnfStyle w:val="000000000000" w:firstRow="0" w:lastRow="0" w:firstColumn="0" w:lastColumn="0" w:oddVBand="0" w:evenVBand="0" w:oddHBand="0" w:evenHBand="0" w:firstRowFirstColumn="0" w:firstRowLastColumn="0" w:lastRowFirstColumn="0" w:lastRowLastColumn="0"/>
              <w:rPr>
                <w:rFonts w:eastAsia="Times New Roman"/>
                <w:color w:val="FF0000"/>
              </w:rPr>
            </w:pPr>
            <m:oMathPara>
              <m:oMath>
                <m:r>
                  <w:rPr>
                    <w:rFonts w:ascii="Cambria Math" w:hAnsi="Cambria Math"/>
                  </w:rPr>
                  <m:t>U(0, 3)</m:t>
                </m:r>
              </m:oMath>
            </m:oMathPara>
          </w:p>
        </w:tc>
      </w:tr>
      <w:tr w:rsidR="00593892" w:rsidRPr="00B0509D" w14:paraId="62879EC5"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2D3B9D"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73" w:type="dxa"/>
          </w:tcPr>
          <w:p w14:paraId="47D9327E"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419"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07E2C87B" w14:textId="77777777" w:rsidR="00593892" w:rsidRPr="00B0509D" w:rsidRDefault="00593892" w:rsidP="00593892">
            <w:pPr>
              <w:contextualSpacing/>
            </w:pPr>
          </w:p>
        </w:tc>
        <w:tc>
          <w:tcPr>
            <w:tcW w:w="1373" w:type="dxa"/>
          </w:tcPr>
          <w:p w14:paraId="2231D327"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419"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6058AD52" w14:textId="77777777" w:rsidR="00593892" w:rsidRPr="00B0509D" w:rsidRDefault="00593892" w:rsidP="00593892">
            <w:pPr>
              <w:contextualSpacing/>
            </w:pPr>
          </w:p>
        </w:tc>
        <w:tc>
          <w:tcPr>
            <w:tcW w:w="1373" w:type="dxa"/>
          </w:tcPr>
          <w:p w14:paraId="44FDFFA0"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590"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w:t>
            </w:r>
          </w:p>
        </w:tc>
        <w:tc>
          <w:tcPr>
            <w:tcW w:w="2419"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2A15FBE7" w14:textId="77777777" w:rsidR="00593892" w:rsidRPr="00B0509D" w:rsidRDefault="00593892" w:rsidP="00593892">
            <w:pPr>
              <w:contextualSpacing/>
            </w:pPr>
          </w:p>
        </w:tc>
        <w:tc>
          <w:tcPr>
            <w:tcW w:w="1373" w:type="dxa"/>
          </w:tcPr>
          <w:p w14:paraId="286D8651" w14:textId="77777777" w:rsidR="00593892" w:rsidRPr="00B0509D" w:rsidRDefault="002D3B9D"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590"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419"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5E45C7">
        <w:tc>
          <w:tcPr>
            <w:cnfStyle w:val="001000000000" w:firstRow="0" w:lastRow="0" w:firstColumn="1" w:lastColumn="0" w:oddVBand="0" w:evenVBand="0" w:oddHBand="0" w:evenHBand="0" w:firstRowFirstColumn="0" w:firstRowLastColumn="0" w:lastRowFirstColumn="0" w:lastRowLastColumn="0"/>
            <w:tcW w:w="1634" w:type="dxa"/>
            <w:vMerge/>
          </w:tcPr>
          <w:p w14:paraId="73253A4D" w14:textId="77777777" w:rsidR="00593892" w:rsidRPr="00B0509D" w:rsidRDefault="00593892" w:rsidP="00593892">
            <w:pPr>
              <w:contextualSpacing/>
            </w:pPr>
          </w:p>
        </w:tc>
        <w:tc>
          <w:tcPr>
            <w:tcW w:w="1373"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590"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419"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w:t>
      </w:r>
      <w:r w:rsidRPr="00260941">
        <w:rPr>
          <w:lang w:val="en-GB"/>
        </w:rPr>
        <w:lastRenderedPageBreak/>
        <w:t xml:space="preserve">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Rutntstabell1ljus"/>
        <w:tblW w:w="0" w:type="auto"/>
        <w:tblLook w:val="04A0" w:firstRow="1" w:lastRow="0" w:firstColumn="1" w:lastColumn="0" w:noHBand="0" w:noVBand="1"/>
      </w:tblPr>
      <w:tblGrid>
        <w:gridCol w:w="815"/>
        <w:gridCol w:w="583"/>
        <w:gridCol w:w="2419"/>
        <w:gridCol w:w="1969"/>
        <w:gridCol w:w="1907"/>
        <w:gridCol w:w="1323"/>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4BAB2CC"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w:t>
            </w:r>
            <w:del w:id="11" w:author="Max Lindmark" w:date="2021-05-31T17:29:00Z">
              <w:r w:rsidRPr="00B0509D" w:rsidDel="00A86AF7">
                <w:rPr>
                  <w:rFonts w:cstheme="minorHAnsi"/>
                  <w:b/>
                  <w:bCs/>
                </w:rPr>
                <w:delText>27</w:delText>
              </w:r>
              <w:r w:rsidR="00DA63BB" w:rsidRPr="00B0509D" w:rsidDel="00A86AF7">
                <w:rPr>
                  <w:rFonts w:cstheme="minorHAnsi"/>
                  <w:b/>
                  <w:bCs/>
                </w:rPr>
                <w:delText>3</w:delText>
              </w:r>
            </w:del>
            <w:ins w:id="12" w:author="Max Lindmark" w:date="2021-05-31T17:29:00Z">
              <w:r w:rsidR="00A86AF7" w:rsidRPr="00B0509D">
                <w:rPr>
                  <w:rFonts w:cstheme="minorHAnsi"/>
                  <w:b/>
                  <w:bCs/>
                </w:rPr>
                <w:t>27</w:t>
              </w:r>
              <w:r w:rsidR="00A86AF7">
                <w:rPr>
                  <w:rFonts w:cstheme="minorHAnsi"/>
                  <w:b/>
                  <w:bCs/>
                </w:rPr>
                <w:t>4</w:t>
              </w:r>
            </w:ins>
            <w:r w:rsidRPr="00B0509D">
              <w:rPr>
                <w:rFonts w:cstheme="minorHAnsi"/>
                <w:b/>
                <w:bCs/>
              </w:rPr>
              <w:t>.</w:t>
            </w:r>
            <w:del w:id="13" w:author="Max Lindmark" w:date="2021-05-31T17:29:00Z">
              <w:r w:rsidR="00DA63BB" w:rsidRPr="00B0509D" w:rsidDel="00BF0226">
                <w:rPr>
                  <w:rFonts w:cstheme="minorHAnsi"/>
                  <w:b/>
                  <w:bCs/>
                </w:rPr>
                <w:delText>2</w:delText>
              </w:r>
            </w:del>
            <w:ins w:id="14" w:author="Max Lindmark" w:date="2021-05-31T17:29:00Z">
              <w:r w:rsidR="00BF0226">
                <w:rPr>
                  <w:rFonts w:cstheme="minorHAnsi"/>
                  <w:b/>
                  <w:bCs/>
                </w:rPr>
                <w:t>6</w:t>
              </w:r>
            </w:ins>
            <w:r w:rsidRPr="00B0509D">
              <w:rPr>
                <w:rFonts w:cstheme="minorHAnsi"/>
                <w:b/>
                <w:bCs/>
              </w:rPr>
              <w:t>)</w:t>
            </w:r>
          </w:p>
        </w:tc>
        <w:tc>
          <w:tcPr>
            <w:tcW w:w="0" w:type="auto"/>
          </w:tcPr>
          <w:p w14:paraId="45A6D78D" w14:textId="188E3CBD"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5" w:author="Max Lindmark" w:date="2021-05-31T17:33:00Z">
              <w:r w:rsidRPr="00B0509D" w:rsidDel="00A809FB">
                <w:rPr>
                  <w:rFonts w:cstheme="minorHAnsi"/>
                </w:rPr>
                <w:delText>4</w:delText>
              </w:r>
            </w:del>
            <w:ins w:id="16" w:author="Max Lindmark" w:date="2021-05-31T17:33:00Z">
              <w:r w:rsidR="00A809FB">
                <w:rPr>
                  <w:rFonts w:cstheme="minorHAnsi"/>
                </w:rPr>
                <w:t>3</w:t>
              </w:r>
            </w:ins>
            <w:r w:rsidRPr="00B0509D">
              <w:rPr>
                <w:rFonts w:cstheme="minorHAnsi"/>
              </w:rPr>
              <w:t>.</w:t>
            </w:r>
            <w:del w:id="17" w:author="Max Lindmark" w:date="2021-05-31T17:33:00Z">
              <w:r w:rsidRPr="00B0509D" w:rsidDel="00A809FB">
                <w:rPr>
                  <w:rFonts w:cstheme="minorHAnsi"/>
                </w:rPr>
                <w:delText>3</w:delText>
              </w:r>
            </w:del>
            <w:ins w:id="18" w:author="Max Lindmark" w:date="2021-05-31T17:33:00Z">
              <w:r w:rsidR="00A809FB">
                <w:rPr>
                  <w:rFonts w:cstheme="minorHAnsi"/>
                </w:rPr>
                <w:t>1</w:t>
              </w:r>
            </w:ins>
            <w:r w:rsidRPr="00B0509D">
              <w:rPr>
                <w:rFonts w:cstheme="minorHAnsi"/>
              </w:rPr>
              <w:t xml:space="preserve"> (</w:t>
            </w:r>
            <w:del w:id="19" w:author="Max Lindmark" w:date="2021-05-31T17:32:00Z">
              <w:r w:rsidRPr="00B0509D" w:rsidDel="008D743F">
                <w:rPr>
                  <w:rFonts w:cstheme="minorHAnsi"/>
                </w:rPr>
                <w:delText>564</w:delText>
              </w:r>
            </w:del>
            <w:ins w:id="20" w:author="Max Lindmark" w:date="2021-05-31T17:32:00Z">
              <w:r w:rsidR="008D743F" w:rsidRPr="00B0509D">
                <w:rPr>
                  <w:rFonts w:cstheme="minorHAnsi"/>
                </w:rPr>
                <w:t>56</w:t>
              </w:r>
              <w:r w:rsidR="008D743F">
                <w:rPr>
                  <w:rFonts w:cstheme="minorHAnsi"/>
                </w:rPr>
                <w:t>3</w:t>
              </w:r>
            </w:ins>
            <w:r w:rsidRPr="00B0509D">
              <w:rPr>
                <w:rFonts w:cstheme="minorHAnsi"/>
              </w:rPr>
              <w:t>.</w:t>
            </w:r>
            <w:del w:id="21" w:author="Max Lindmark" w:date="2021-05-31T17:32:00Z">
              <w:r w:rsidR="003654CA" w:rsidRPr="00B0509D" w:rsidDel="00F965D6">
                <w:rPr>
                  <w:rFonts w:cstheme="minorHAnsi"/>
                </w:rPr>
                <w:delText>5</w:delText>
              </w:r>
            </w:del>
            <w:ins w:id="22" w:author="Max Lindmark" w:date="2021-05-31T17:32:00Z">
              <w:r w:rsidR="00F965D6">
                <w:rPr>
                  <w:rFonts w:cstheme="minorHAnsi"/>
                </w:rPr>
                <w:t>7</w:t>
              </w:r>
            </w:ins>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0A5DDE68"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del w:id="23" w:author="Max Lindmark" w:date="2021-05-31T17:31:00Z">
              <w:r w:rsidRPr="00B0509D" w:rsidDel="002E3E09">
                <w:rPr>
                  <w:rFonts w:cstheme="minorHAnsi"/>
                  <w:b/>
                  <w:bCs/>
                </w:rPr>
                <w:delText>1</w:delText>
              </w:r>
            </w:del>
            <w:ins w:id="24" w:author="Max Lindmark" w:date="2021-05-31T17:31:00Z">
              <w:r w:rsidR="002E3E09">
                <w:rPr>
                  <w:rFonts w:cstheme="minorHAnsi"/>
                  <w:b/>
                  <w:bCs/>
                </w:rPr>
                <w:t>0</w:t>
              </w:r>
            </w:ins>
            <w:r w:rsidR="00F36284" w:rsidRPr="00B0509D">
              <w:rPr>
                <w:rFonts w:cstheme="minorHAnsi"/>
                <w:b/>
                <w:bCs/>
              </w:rPr>
              <w:t>.</w:t>
            </w:r>
            <w:del w:id="25" w:author="Max Lindmark" w:date="2021-05-31T17:31:00Z">
              <w:r w:rsidRPr="00B0509D" w:rsidDel="002E3E09">
                <w:rPr>
                  <w:rFonts w:cstheme="minorHAnsi"/>
                  <w:b/>
                  <w:bCs/>
                </w:rPr>
                <w:delText>27</w:delText>
              </w:r>
              <w:r w:rsidR="00F36284" w:rsidRPr="00B0509D" w:rsidDel="002E3E09">
                <w:rPr>
                  <w:rFonts w:cstheme="minorHAnsi"/>
                  <w:b/>
                  <w:bCs/>
                </w:rPr>
                <w:delText xml:space="preserve"> </w:delText>
              </w:r>
            </w:del>
            <w:ins w:id="26" w:author="Max Lindmark" w:date="2021-05-31T17:31:00Z">
              <w:r w:rsidR="002E3E09">
                <w:rPr>
                  <w:rFonts w:cstheme="minorHAnsi"/>
                  <w:b/>
                  <w:bCs/>
                </w:rPr>
                <w:t>3</w:t>
              </w:r>
              <w:r w:rsidR="002E3E09" w:rsidRPr="00B0509D">
                <w:rPr>
                  <w:rFonts w:cstheme="minorHAnsi"/>
                  <w:b/>
                  <w:bCs/>
                </w:rPr>
                <w:t xml:space="preserve"> </w:t>
              </w:r>
            </w:ins>
            <w:r w:rsidR="00F36284" w:rsidRPr="00B0509D">
              <w:rPr>
                <w:rFonts w:cstheme="minorHAnsi"/>
                <w:b/>
                <w:bCs/>
              </w:rPr>
              <w:t>(27</w:t>
            </w:r>
            <w:r w:rsidR="00DA63BB" w:rsidRPr="00B0509D">
              <w:rPr>
                <w:rFonts w:cstheme="minorHAnsi"/>
                <w:b/>
                <w:bCs/>
              </w:rPr>
              <w:t>4</w:t>
            </w:r>
            <w:r w:rsidR="00F36284" w:rsidRPr="00B0509D">
              <w:rPr>
                <w:rFonts w:cstheme="minorHAnsi"/>
                <w:b/>
                <w:bCs/>
              </w:rPr>
              <w:t>.</w:t>
            </w:r>
            <w:del w:id="27" w:author="Max Lindmark" w:date="2021-05-31T17:30:00Z">
              <w:r w:rsidR="00DA63BB" w:rsidRPr="00B0509D" w:rsidDel="009D2F4A">
                <w:rPr>
                  <w:rFonts w:cstheme="minorHAnsi"/>
                  <w:b/>
                  <w:bCs/>
                </w:rPr>
                <w:delText>5</w:delText>
              </w:r>
            </w:del>
            <w:ins w:id="28" w:author="Max Lindmark" w:date="2021-05-31T17:30:00Z">
              <w:r w:rsidR="009D2F4A">
                <w:rPr>
                  <w:rFonts w:cstheme="minorHAnsi"/>
                  <w:b/>
                  <w:bCs/>
                </w:rPr>
                <w:t>9</w:t>
              </w:r>
            </w:ins>
            <w:r w:rsidR="00F36284" w:rsidRPr="00B0509D">
              <w:rPr>
                <w:rFonts w:cstheme="minorHAnsi"/>
                <w:b/>
                <w:bCs/>
              </w:rPr>
              <w:t>)</w:t>
            </w:r>
          </w:p>
        </w:tc>
        <w:tc>
          <w:tcPr>
            <w:tcW w:w="0" w:type="auto"/>
          </w:tcPr>
          <w:p w14:paraId="5F206B54" w14:textId="12F2C932"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29" w:author="Max Lindmark" w:date="2021-05-31T17:33:00Z">
              <w:r w:rsidRPr="00B0509D" w:rsidDel="00F3225F">
                <w:rPr>
                  <w:rFonts w:cstheme="minorHAnsi"/>
                </w:rPr>
                <w:delText>3</w:delText>
              </w:r>
            </w:del>
            <w:ins w:id="30" w:author="Max Lindmark" w:date="2021-05-31T17:33:00Z">
              <w:r w:rsidR="00FD71B1">
                <w:rPr>
                  <w:rFonts w:cstheme="minorHAnsi"/>
                </w:rPr>
                <w:t>2</w:t>
              </w:r>
            </w:ins>
            <w:del w:id="31" w:author="Max Lindmark" w:date="2021-05-31T17:33:00Z">
              <w:r w:rsidR="00F36284" w:rsidRPr="00B0509D" w:rsidDel="00FD71B1">
                <w:rPr>
                  <w:rFonts w:cstheme="minorHAnsi"/>
                </w:rPr>
                <w:delText>.</w:delText>
              </w:r>
              <w:r w:rsidRPr="00B0509D" w:rsidDel="00FD71B1">
                <w:rPr>
                  <w:rFonts w:cstheme="minorHAnsi"/>
                </w:rPr>
                <w:delText>1</w:delText>
              </w:r>
            </w:del>
            <w:r w:rsidR="00F36284" w:rsidRPr="00B0509D">
              <w:rPr>
                <w:rFonts w:cstheme="minorHAnsi"/>
              </w:rPr>
              <w:t xml:space="preserve"> (</w:t>
            </w:r>
            <w:del w:id="32" w:author="Max Lindmark" w:date="2021-05-31T17:32:00Z">
              <w:r w:rsidR="00F36284" w:rsidRPr="00B0509D" w:rsidDel="006465D2">
                <w:rPr>
                  <w:rFonts w:cstheme="minorHAnsi"/>
                </w:rPr>
                <w:delText>56</w:delText>
              </w:r>
              <w:r w:rsidR="0029295B" w:rsidRPr="00B0509D" w:rsidDel="006465D2">
                <w:rPr>
                  <w:rFonts w:cstheme="minorHAnsi"/>
                </w:rPr>
                <w:delText>3</w:delText>
              </w:r>
            </w:del>
            <w:ins w:id="33" w:author="Max Lindmark" w:date="2021-05-31T17:32:00Z">
              <w:r w:rsidR="006465D2" w:rsidRPr="00B0509D">
                <w:rPr>
                  <w:rFonts w:cstheme="minorHAnsi"/>
                </w:rPr>
                <w:t>56</w:t>
              </w:r>
              <w:r w:rsidR="006465D2">
                <w:rPr>
                  <w:rFonts w:cstheme="minorHAnsi"/>
                </w:rPr>
                <w:t>2</w:t>
              </w:r>
            </w:ins>
            <w:r w:rsidR="00F36284" w:rsidRPr="00B0509D">
              <w:rPr>
                <w:rFonts w:cstheme="minorHAnsi"/>
              </w:rPr>
              <w:t>.</w:t>
            </w:r>
            <w:del w:id="34" w:author="Max Lindmark" w:date="2021-05-31T17:32:00Z">
              <w:r w:rsidR="0029295B" w:rsidRPr="00B0509D" w:rsidDel="006465D2">
                <w:rPr>
                  <w:rFonts w:cstheme="minorHAnsi"/>
                </w:rPr>
                <w:delText>4</w:delText>
              </w:r>
            </w:del>
            <w:ins w:id="35" w:author="Max Lindmark" w:date="2021-05-31T17:32:00Z">
              <w:r w:rsidR="006465D2">
                <w:rPr>
                  <w:rFonts w:cstheme="minorHAnsi"/>
                </w:rPr>
                <w:t>6</w:t>
              </w:r>
            </w:ins>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3B86EF6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ins w:id="36" w:author="Max Lindmark" w:date="2021-05-31T17:31:00Z">
              <w:r w:rsidR="00115629">
                <w:rPr>
                  <w:rFonts w:cstheme="minorHAnsi"/>
                </w:rPr>
                <w:t>5</w:t>
              </w:r>
            </w:ins>
            <w:del w:id="37" w:author="Max Lindmark" w:date="2021-05-31T17:31:00Z">
              <w:r w:rsidR="00BD753A" w:rsidRPr="00B0509D" w:rsidDel="00115629">
                <w:rPr>
                  <w:rFonts w:cstheme="minorHAnsi"/>
                </w:rPr>
                <w:delText>6</w:delText>
              </w:r>
            </w:del>
            <w:r w:rsidRPr="00B0509D">
              <w:rPr>
                <w:rFonts w:cstheme="minorHAnsi"/>
              </w:rPr>
              <w:t>.</w:t>
            </w:r>
            <w:del w:id="38" w:author="Max Lindmark" w:date="2021-05-31T17:31:00Z">
              <w:r w:rsidR="00BD753A" w:rsidRPr="00B0509D" w:rsidDel="004D28D3">
                <w:rPr>
                  <w:rFonts w:cstheme="minorHAnsi"/>
                </w:rPr>
                <w:delText>1</w:delText>
              </w:r>
              <w:r w:rsidRPr="00B0509D" w:rsidDel="004D28D3">
                <w:rPr>
                  <w:rFonts w:cstheme="minorHAnsi"/>
                </w:rPr>
                <w:delText xml:space="preserve"> </w:delText>
              </w:r>
            </w:del>
            <w:ins w:id="39" w:author="Max Lindmark" w:date="2021-05-31T17:31:00Z">
              <w:r w:rsidR="004D28D3">
                <w:rPr>
                  <w:rFonts w:cstheme="minorHAnsi"/>
                </w:rPr>
                <w:t>7</w:t>
              </w:r>
              <w:r w:rsidR="004D28D3" w:rsidRPr="00B0509D">
                <w:rPr>
                  <w:rFonts w:cstheme="minorHAnsi"/>
                </w:rPr>
                <w:t xml:space="preserve"> </w:t>
              </w:r>
            </w:ins>
            <w:r w:rsidRPr="00B0509D">
              <w:rPr>
                <w:rFonts w:cstheme="minorHAnsi"/>
              </w:rPr>
              <w:t>(</w:t>
            </w:r>
            <w:del w:id="40" w:author="Max Lindmark" w:date="2021-05-31T17:30:00Z">
              <w:r w:rsidRPr="00B0509D" w:rsidDel="00E125E3">
                <w:rPr>
                  <w:rFonts w:cstheme="minorHAnsi"/>
                </w:rPr>
                <w:delText>579</w:delText>
              </w:r>
            </w:del>
            <w:ins w:id="41" w:author="Max Lindmark" w:date="2021-05-31T17:30:00Z">
              <w:r w:rsidR="00E125E3" w:rsidRPr="00B0509D">
                <w:rPr>
                  <w:rFonts w:cstheme="minorHAnsi"/>
                </w:rPr>
                <w:t>5</w:t>
              </w:r>
              <w:r w:rsidR="00E125E3">
                <w:rPr>
                  <w:rFonts w:cstheme="minorHAnsi"/>
                </w:rPr>
                <w:t>80</w:t>
              </w:r>
            </w:ins>
            <w:r w:rsidRPr="00B0509D">
              <w:rPr>
                <w:rFonts w:cstheme="minorHAnsi"/>
              </w:rPr>
              <w:t>.3)</w:t>
            </w:r>
          </w:p>
        </w:tc>
        <w:tc>
          <w:tcPr>
            <w:tcW w:w="0" w:type="auto"/>
          </w:tcPr>
          <w:p w14:paraId="496E99C7" w14:textId="3623D53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42" w:author="Max Lindmark" w:date="2021-05-31T17:34:00Z">
              <w:r w:rsidRPr="00B0509D" w:rsidDel="00592B38">
                <w:rPr>
                  <w:rFonts w:cstheme="minorHAnsi"/>
                </w:rPr>
                <w:delText>148</w:delText>
              </w:r>
            </w:del>
            <w:ins w:id="43" w:author="Max Lindmark" w:date="2021-05-31T17:34:00Z">
              <w:r w:rsidR="00592B38" w:rsidRPr="00B0509D">
                <w:rPr>
                  <w:rFonts w:cstheme="minorHAnsi"/>
                </w:rPr>
                <w:t>14</w:t>
              </w:r>
              <w:r w:rsidR="00592B38">
                <w:rPr>
                  <w:rFonts w:cstheme="minorHAnsi"/>
                </w:rPr>
                <w:t>7</w:t>
              </w:r>
            </w:ins>
            <w:r w:rsidRPr="00B0509D">
              <w:rPr>
                <w:rFonts w:cstheme="minorHAnsi"/>
              </w:rPr>
              <w:t>.</w:t>
            </w:r>
            <w:r w:rsidR="00DC69B1" w:rsidRPr="00B0509D">
              <w:rPr>
                <w:rFonts w:cstheme="minorHAnsi"/>
              </w:rPr>
              <w:t xml:space="preserve">1 </w:t>
            </w:r>
            <w:r w:rsidRPr="00B0509D">
              <w:rPr>
                <w:rFonts w:cstheme="minorHAnsi"/>
              </w:rPr>
              <w:t>(</w:t>
            </w:r>
            <w:del w:id="44" w:author="Max Lindmark" w:date="2021-05-31T17:32:00Z">
              <w:r w:rsidRPr="00B0509D" w:rsidDel="00F83016">
                <w:rPr>
                  <w:rFonts w:cstheme="minorHAnsi"/>
                </w:rPr>
                <w:delText>708</w:delText>
              </w:r>
            </w:del>
            <w:ins w:id="45" w:author="Max Lindmark" w:date="2021-05-31T17:32:00Z">
              <w:r w:rsidR="00F83016" w:rsidRPr="00B0509D">
                <w:rPr>
                  <w:rFonts w:cstheme="minorHAnsi"/>
                </w:rPr>
                <w:t>70</w:t>
              </w:r>
              <w:r w:rsidR="00F83016">
                <w:rPr>
                  <w:rFonts w:cstheme="minorHAnsi"/>
                </w:rPr>
                <w:t>7</w:t>
              </w:r>
            </w:ins>
            <w:r w:rsidRPr="00B0509D">
              <w:rPr>
                <w:rFonts w:cstheme="minorHAnsi"/>
              </w:rPr>
              <w:t>.</w:t>
            </w:r>
            <w:del w:id="46" w:author="Max Lindmark" w:date="2021-05-31T17:32:00Z">
              <w:r w:rsidR="00452804" w:rsidRPr="00B0509D" w:rsidDel="00AF3249">
                <w:rPr>
                  <w:rFonts w:cstheme="minorHAnsi"/>
                </w:rPr>
                <w:delText>4</w:delText>
              </w:r>
            </w:del>
            <w:ins w:id="47" w:author="Max Lindmark" w:date="2021-05-31T17:32:00Z">
              <w:r w:rsidR="00AF3249">
                <w:rPr>
                  <w:rFonts w:cstheme="minorHAnsi"/>
                </w:rPr>
                <w:t>7</w:t>
              </w:r>
            </w:ins>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6D9ED40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48" w:author="Max Lindmark" w:date="2021-05-31T17:31:00Z">
              <w:r w:rsidRPr="00B0509D" w:rsidDel="00295A1E">
                <w:rPr>
                  <w:rFonts w:cstheme="minorHAnsi"/>
                </w:rPr>
                <w:delText>387</w:delText>
              </w:r>
            </w:del>
            <w:ins w:id="49" w:author="Max Lindmark" w:date="2021-05-31T17:31:00Z">
              <w:r w:rsidR="00295A1E" w:rsidRPr="00B0509D">
                <w:rPr>
                  <w:rFonts w:cstheme="minorHAnsi"/>
                </w:rPr>
                <w:t>38</w:t>
              </w:r>
              <w:r w:rsidR="00295A1E">
                <w:rPr>
                  <w:rFonts w:cstheme="minorHAnsi"/>
                </w:rPr>
                <w:t>5</w:t>
              </w:r>
            </w:ins>
            <w:r w:rsidR="00131F37" w:rsidRPr="00B0509D">
              <w:rPr>
                <w:rFonts w:cstheme="minorHAnsi"/>
              </w:rPr>
              <w:t>.</w:t>
            </w:r>
            <w:del w:id="50" w:author="Max Lindmark" w:date="2021-05-31T17:31:00Z">
              <w:r w:rsidR="00131F37" w:rsidRPr="00B0509D" w:rsidDel="005F0917">
                <w:rPr>
                  <w:rFonts w:cstheme="minorHAnsi"/>
                </w:rPr>
                <w:delText>5</w:delText>
              </w:r>
              <w:r w:rsidRPr="00B0509D" w:rsidDel="005F0917">
                <w:rPr>
                  <w:rFonts w:cstheme="minorHAnsi"/>
                </w:rPr>
                <w:delText xml:space="preserve"> </w:delText>
              </w:r>
            </w:del>
            <w:ins w:id="51" w:author="Max Lindmark" w:date="2021-05-31T17:31:00Z">
              <w:r w:rsidR="005F0917">
                <w:rPr>
                  <w:rFonts w:cstheme="minorHAnsi"/>
                </w:rPr>
                <w:t>3</w:t>
              </w:r>
              <w:r w:rsidR="005F0917" w:rsidRPr="00B0509D">
                <w:rPr>
                  <w:rFonts w:cstheme="minorHAnsi"/>
                </w:rPr>
                <w:t xml:space="preserve"> </w:t>
              </w:r>
            </w:ins>
            <w:r w:rsidRPr="00B0509D">
              <w:rPr>
                <w:rFonts w:cstheme="minorHAnsi"/>
              </w:rPr>
              <w:t>(6</w:t>
            </w:r>
            <w:del w:id="52" w:author="Max Lindmark" w:date="2021-05-31T17:30:00Z">
              <w:r w:rsidRPr="00B0509D" w:rsidDel="001D2A28">
                <w:rPr>
                  <w:rFonts w:cstheme="minorHAnsi"/>
                </w:rPr>
                <w:delText>60</w:delText>
              </w:r>
            </w:del>
            <w:ins w:id="53" w:author="Max Lindmark" w:date="2021-05-31T17:30:00Z">
              <w:r w:rsidR="001D2A28">
                <w:rPr>
                  <w:rFonts w:cstheme="minorHAnsi"/>
                </w:rPr>
                <w:t>59</w:t>
              </w:r>
            </w:ins>
            <w:r w:rsidRPr="00B0509D">
              <w:rPr>
                <w:rFonts w:cstheme="minorHAnsi"/>
              </w:rPr>
              <w:t>.</w:t>
            </w:r>
            <w:del w:id="54" w:author="Max Lindmark" w:date="2021-05-31T17:30:00Z">
              <w:r w:rsidR="0055429B" w:rsidRPr="00B0509D" w:rsidDel="007B183E">
                <w:rPr>
                  <w:rFonts w:cstheme="minorHAnsi"/>
                </w:rPr>
                <w:delText>7</w:delText>
              </w:r>
            </w:del>
            <w:ins w:id="55" w:author="Max Lindmark" w:date="2021-05-31T17:30:00Z">
              <w:r w:rsidR="007B183E">
                <w:rPr>
                  <w:rFonts w:cstheme="minorHAnsi"/>
                </w:rPr>
                <w:t>9</w:t>
              </w:r>
            </w:ins>
            <w:r w:rsidRPr="00B0509D">
              <w:rPr>
                <w:rFonts w:cstheme="minorHAnsi"/>
              </w:rPr>
              <w:t>)</w:t>
            </w:r>
          </w:p>
        </w:tc>
        <w:tc>
          <w:tcPr>
            <w:tcW w:w="0" w:type="auto"/>
          </w:tcPr>
          <w:p w14:paraId="3194648A" w14:textId="6F03BEDC"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w:t>
            </w:r>
            <w:del w:id="56" w:author="Max Lindmark" w:date="2021-05-31T17:34:00Z">
              <w:r w:rsidRPr="00B0509D" w:rsidDel="00CB5255">
                <w:rPr>
                  <w:rFonts w:cstheme="minorHAnsi"/>
                </w:rPr>
                <w:delText>1</w:delText>
              </w:r>
              <w:r w:rsidR="00F36284" w:rsidRPr="00B0509D" w:rsidDel="00CB5255">
                <w:rPr>
                  <w:rFonts w:cstheme="minorHAnsi"/>
                </w:rPr>
                <w:delText xml:space="preserve"> </w:delText>
              </w:r>
            </w:del>
            <w:ins w:id="57" w:author="Max Lindmark" w:date="2021-05-31T17:34:00Z">
              <w:r w:rsidR="00CB5255">
                <w:rPr>
                  <w:rFonts w:cstheme="minorHAnsi"/>
                </w:rPr>
                <w:t>5</w:t>
              </w:r>
              <w:r w:rsidR="00CB5255" w:rsidRPr="00B0509D">
                <w:rPr>
                  <w:rFonts w:cstheme="minorHAnsi"/>
                </w:rPr>
                <w:t xml:space="preserve"> </w:t>
              </w:r>
            </w:ins>
            <w:r w:rsidR="00F36284" w:rsidRPr="00B0509D">
              <w:rPr>
                <w:rFonts w:cstheme="minorHAnsi"/>
              </w:rPr>
              <w:t>(</w:t>
            </w:r>
            <w:del w:id="58" w:author="Max Lindmark" w:date="2021-05-31T17:32:00Z">
              <w:r w:rsidR="00F36284" w:rsidRPr="00B0509D" w:rsidDel="00334768">
                <w:rPr>
                  <w:rFonts w:cstheme="minorHAnsi"/>
                </w:rPr>
                <w:delText>6</w:delText>
              </w:r>
              <w:r w:rsidR="00F67942" w:rsidRPr="00B0509D" w:rsidDel="00334768">
                <w:rPr>
                  <w:rFonts w:cstheme="minorHAnsi"/>
                </w:rPr>
                <w:delText>30</w:delText>
              </w:r>
            </w:del>
            <w:ins w:id="59" w:author="Max Lindmark" w:date="2021-05-31T17:32:00Z">
              <w:r w:rsidR="00334768" w:rsidRPr="00B0509D">
                <w:rPr>
                  <w:rFonts w:cstheme="minorHAnsi"/>
                </w:rPr>
                <w:t>63</w:t>
              </w:r>
              <w:r w:rsidR="00334768">
                <w:rPr>
                  <w:rFonts w:cstheme="minorHAnsi"/>
                </w:rPr>
                <w:t>1</w:t>
              </w:r>
            </w:ins>
            <w:r w:rsidR="00F36284" w:rsidRPr="00B0509D">
              <w:rPr>
                <w:rFonts w:cstheme="minorHAnsi"/>
              </w:rPr>
              <w:t>.</w:t>
            </w:r>
            <w:del w:id="60" w:author="Max Lindmark" w:date="2021-05-31T17:33:00Z">
              <w:r w:rsidR="00FE1550" w:rsidRPr="00B0509D" w:rsidDel="00127033">
                <w:rPr>
                  <w:rFonts w:cstheme="minorHAnsi"/>
                </w:rPr>
                <w:delText>4</w:delText>
              </w:r>
            </w:del>
            <w:ins w:id="61" w:author="Max Lindmark" w:date="2021-05-31T17:33:00Z">
              <w:r w:rsidR="00127033">
                <w:rPr>
                  <w:rFonts w:cstheme="minorHAnsi"/>
                </w:rPr>
                <w:t>1</w:t>
              </w:r>
            </w:ins>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4EEFE44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62" w:author="Max Lindmark" w:date="2021-05-31T17:31:00Z">
              <w:r w:rsidRPr="00B0509D" w:rsidDel="007D1B92">
                <w:rPr>
                  <w:rFonts w:cstheme="minorHAnsi"/>
                </w:rPr>
                <w:delText>64</w:delText>
              </w:r>
              <w:r w:rsidR="00085F7B" w:rsidRPr="00B0509D" w:rsidDel="007D1B92">
                <w:rPr>
                  <w:rFonts w:cstheme="minorHAnsi"/>
                </w:rPr>
                <w:delText>9</w:delText>
              </w:r>
            </w:del>
            <w:ins w:id="63" w:author="Max Lindmark" w:date="2021-05-31T17:31:00Z">
              <w:r w:rsidR="007D1B92" w:rsidRPr="00B0509D">
                <w:rPr>
                  <w:rFonts w:cstheme="minorHAnsi"/>
                </w:rPr>
                <w:t>64</w:t>
              </w:r>
              <w:r w:rsidR="007D1B92">
                <w:rPr>
                  <w:rFonts w:cstheme="minorHAnsi"/>
                </w:rPr>
                <w:t>8</w:t>
              </w:r>
            </w:ins>
            <w:r w:rsidRPr="00B0509D">
              <w:rPr>
                <w:rFonts w:cstheme="minorHAnsi"/>
              </w:rPr>
              <w:t>.</w:t>
            </w:r>
            <w:r w:rsidR="00083938" w:rsidRPr="00B0509D">
              <w:rPr>
                <w:rFonts w:cstheme="minorHAnsi"/>
              </w:rPr>
              <w:t>6</w:t>
            </w:r>
            <w:r w:rsidRPr="00B0509D">
              <w:rPr>
                <w:rFonts w:cstheme="minorHAnsi"/>
              </w:rPr>
              <w:t xml:space="preserve"> (</w:t>
            </w:r>
            <w:del w:id="64" w:author="Max Lindmark" w:date="2021-05-31T17:30:00Z">
              <w:r w:rsidRPr="00B0509D" w:rsidDel="0048402F">
                <w:rPr>
                  <w:rFonts w:cstheme="minorHAnsi"/>
                </w:rPr>
                <w:delText>922</w:delText>
              </w:r>
            </w:del>
            <w:ins w:id="65" w:author="Max Lindmark" w:date="2021-05-31T17:30:00Z">
              <w:r w:rsidR="0048402F" w:rsidRPr="00B0509D">
                <w:rPr>
                  <w:rFonts w:cstheme="minorHAnsi"/>
                </w:rPr>
                <w:t>92</w:t>
              </w:r>
              <w:r w:rsidR="0048402F">
                <w:rPr>
                  <w:rFonts w:cstheme="minorHAnsi"/>
                </w:rPr>
                <w:t>3</w:t>
              </w:r>
            </w:ins>
            <w:r w:rsidRPr="00B0509D">
              <w:rPr>
                <w:rFonts w:cstheme="minorHAnsi"/>
              </w:rPr>
              <w:t>.</w:t>
            </w:r>
            <w:del w:id="66" w:author="Max Lindmark" w:date="2021-05-31T17:30:00Z">
              <w:r w:rsidR="00354D17" w:rsidRPr="00B0509D" w:rsidDel="00A64456">
                <w:rPr>
                  <w:rFonts w:cstheme="minorHAnsi"/>
                </w:rPr>
                <w:delText>8</w:delText>
              </w:r>
            </w:del>
            <w:ins w:id="67" w:author="Max Lindmark" w:date="2021-05-31T17:30:00Z">
              <w:r w:rsidR="00A64456">
                <w:rPr>
                  <w:rFonts w:cstheme="minorHAnsi"/>
                </w:rPr>
                <w:t>2</w:t>
              </w:r>
            </w:ins>
            <w:r w:rsidRPr="00B0509D">
              <w:rPr>
                <w:rFonts w:cstheme="minorHAnsi"/>
              </w:rPr>
              <w:t>)</w:t>
            </w:r>
          </w:p>
        </w:tc>
        <w:tc>
          <w:tcPr>
            <w:tcW w:w="0" w:type="auto"/>
          </w:tcPr>
          <w:p w14:paraId="72CFDEE6" w14:textId="7EDA880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del w:id="68" w:author="Max Lindmark" w:date="2021-05-31T17:34:00Z">
              <w:r w:rsidR="00635424" w:rsidRPr="00B0509D" w:rsidDel="00C3376B">
                <w:rPr>
                  <w:rFonts w:cstheme="minorHAnsi"/>
                </w:rPr>
                <w:delText>8</w:delText>
              </w:r>
            </w:del>
            <w:r w:rsidR="00635424" w:rsidRPr="00B0509D">
              <w:rPr>
                <w:rFonts w:cstheme="minorHAnsi"/>
              </w:rPr>
              <w:t>9</w:t>
            </w:r>
            <w:ins w:id="69" w:author="Max Lindmark" w:date="2021-05-31T17:34:00Z">
              <w:r w:rsidR="00C3376B">
                <w:rPr>
                  <w:rFonts w:cstheme="minorHAnsi"/>
                </w:rPr>
                <w:t>0</w:t>
              </w:r>
            </w:ins>
            <w:del w:id="70" w:author="Max Lindmark" w:date="2021-05-31T17:34:00Z">
              <w:r w:rsidRPr="00B0509D" w:rsidDel="00416877">
                <w:rPr>
                  <w:rFonts w:cstheme="minorHAnsi"/>
                </w:rPr>
                <w:delText>.</w:delText>
              </w:r>
              <w:r w:rsidR="009A6BB7" w:rsidRPr="00B0509D" w:rsidDel="00416877">
                <w:rPr>
                  <w:rFonts w:cstheme="minorHAnsi"/>
                </w:rPr>
                <w:delText>9</w:delText>
              </w:r>
            </w:del>
            <w:r w:rsidRPr="00B0509D">
              <w:rPr>
                <w:rFonts w:cstheme="minorHAnsi"/>
              </w:rPr>
              <w:t xml:space="preserve"> (750.</w:t>
            </w:r>
            <w:del w:id="71" w:author="Max Lindmark" w:date="2021-05-31T17:33:00Z">
              <w:r w:rsidR="00741944" w:rsidRPr="00B0509D" w:rsidDel="00633BDD">
                <w:rPr>
                  <w:rFonts w:cstheme="minorHAnsi"/>
                </w:rPr>
                <w:delText>2</w:delText>
              </w:r>
            </w:del>
            <w:ins w:id="72" w:author="Max Lindmark" w:date="2021-05-31T17:33:00Z">
              <w:r w:rsidR="00633BDD">
                <w:rPr>
                  <w:rFonts w:cstheme="minorHAnsi"/>
                </w:rPr>
                <w:t>6</w:t>
              </w:r>
            </w:ins>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1DC29AED"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del w:id="73" w:author="Max Lindmark" w:date="2021-05-31T17:31:00Z">
              <w:r w:rsidRPr="00B0509D" w:rsidDel="002B1677">
                <w:rPr>
                  <w:rFonts w:cstheme="minorHAnsi"/>
                </w:rPr>
                <w:delText>5</w:delText>
              </w:r>
            </w:del>
            <w:ins w:id="74" w:author="Max Lindmark" w:date="2021-05-31T17:31:00Z">
              <w:r w:rsidR="002B1677">
                <w:rPr>
                  <w:rFonts w:cstheme="minorHAnsi"/>
                </w:rPr>
                <w:t>6</w:t>
              </w:r>
            </w:ins>
            <w:r w:rsidRPr="00B0509D">
              <w:rPr>
                <w:rFonts w:cstheme="minorHAnsi"/>
              </w:rPr>
              <w:t>.</w:t>
            </w:r>
            <w:del w:id="75" w:author="Max Lindmark" w:date="2021-05-31T17:31:00Z">
              <w:r w:rsidR="006F08D8" w:rsidRPr="00B0509D" w:rsidDel="002B1677">
                <w:rPr>
                  <w:rFonts w:cstheme="minorHAnsi"/>
                </w:rPr>
                <w:delText>0</w:delText>
              </w:r>
              <w:r w:rsidRPr="00B0509D" w:rsidDel="002B1677">
                <w:rPr>
                  <w:rFonts w:cstheme="minorHAnsi"/>
                </w:rPr>
                <w:delText xml:space="preserve"> </w:delText>
              </w:r>
            </w:del>
            <w:ins w:id="76" w:author="Max Lindmark" w:date="2021-05-31T17:31:00Z">
              <w:r w:rsidR="002B1677">
                <w:rPr>
                  <w:rFonts w:cstheme="minorHAnsi"/>
                </w:rPr>
                <w:t>1</w:t>
              </w:r>
              <w:r w:rsidR="002B1677" w:rsidRPr="00B0509D">
                <w:rPr>
                  <w:rFonts w:cstheme="minorHAnsi"/>
                </w:rPr>
                <w:t xml:space="preserve"> </w:t>
              </w:r>
            </w:ins>
            <w:r w:rsidRPr="00B0509D">
              <w:rPr>
                <w:rFonts w:cstheme="minorHAnsi"/>
              </w:rPr>
              <w:t>(2</w:t>
            </w:r>
            <w:del w:id="77" w:author="Max Lindmark" w:date="2021-05-31T17:30:00Z">
              <w:r w:rsidR="009F0A4B" w:rsidRPr="00B0509D" w:rsidDel="00953936">
                <w:rPr>
                  <w:rFonts w:cstheme="minorHAnsi"/>
                </w:rPr>
                <w:delText>7</w:delText>
              </w:r>
            </w:del>
            <w:r w:rsidRPr="00B0509D">
              <w:rPr>
                <w:rFonts w:cstheme="minorHAnsi"/>
              </w:rPr>
              <w:t>8</w:t>
            </w:r>
            <w:ins w:id="78" w:author="Max Lindmark" w:date="2021-05-31T17:30:00Z">
              <w:r w:rsidR="00953936">
                <w:rPr>
                  <w:rFonts w:cstheme="minorHAnsi"/>
                </w:rPr>
                <w:t>0</w:t>
              </w:r>
            </w:ins>
            <w:r w:rsidRPr="00B0509D">
              <w:rPr>
                <w:rFonts w:cstheme="minorHAnsi"/>
              </w:rPr>
              <w:t>.</w:t>
            </w:r>
            <w:del w:id="79" w:author="Max Lindmark" w:date="2021-05-31T17:30:00Z">
              <w:r w:rsidR="005A2D40" w:rsidRPr="00B0509D" w:rsidDel="00A06B85">
                <w:rPr>
                  <w:rFonts w:cstheme="minorHAnsi"/>
                </w:rPr>
                <w:delText>2</w:delText>
              </w:r>
            </w:del>
            <w:ins w:id="80" w:author="Max Lindmark" w:date="2021-05-31T17:30:00Z">
              <w:r w:rsidR="00A06B85">
                <w:rPr>
                  <w:rFonts w:cstheme="minorHAnsi"/>
                </w:rPr>
                <w:t>6</w:t>
              </w:r>
            </w:ins>
            <w:r w:rsidRPr="00B0509D">
              <w:rPr>
                <w:rFonts w:cstheme="minorHAnsi"/>
              </w:rPr>
              <w:t>)</w:t>
            </w:r>
          </w:p>
        </w:tc>
        <w:tc>
          <w:tcPr>
            <w:tcW w:w="0" w:type="auto"/>
          </w:tcPr>
          <w:p w14:paraId="417FA186" w14:textId="7D09358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w:t>
            </w:r>
            <w:del w:id="81" w:author="Max Lindmark" w:date="2021-05-31T17:33:00Z">
              <w:r w:rsidRPr="00B0509D" w:rsidDel="003F17B3">
                <w:rPr>
                  <w:rFonts w:cstheme="minorHAnsi"/>
                  <w:b/>
                  <w:bCs/>
                </w:rPr>
                <w:delText>2</w:delText>
              </w:r>
            </w:del>
            <w:ins w:id="82" w:author="Max Lindmark" w:date="2021-05-31T17:33:00Z">
              <w:r w:rsidR="003F17B3">
                <w:rPr>
                  <w:rFonts w:cstheme="minorHAnsi"/>
                  <w:b/>
                  <w:bCs/>
                </w:rPr>
                <w:t>6</w:t>
              </w:r>
            </w:ins>
            <w:r w:rsidRPr="00B0509D">
              <w:rPr>
                <w:rFonts w:cstheme="minorHAnsi"/>
                <w:b/>
                <w:bCs/>
              </w:rPr>
              <w:t>)</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50CA15CC"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83" w:author="Max Lindmark" w:date="2021-05-31T17:32:00Z">
              <w:r w:rsidRPr="00B0509D" w:rsidDel="0017668C">
                <w:rPr>
                  <w:rFonts w:cstheme="minorHAnsi"/>
                </w:rPr>
                <w:delText>34</w:delText>
              </w:r>
              <w:r w:rsidR="00DA278E" w:rsidRPr="00B0509D" w:rsidDel="0017668C">
                <w:rPr>
                  <w:rFonts w:cstheme="minorHAnsi"/>
                </w:rPr>
                <w:delText>7</w:delText>
              </w:r>
            </w:del>
            <w:ins w:id="84" w:author="Max Lindmark" w:date="2021-05-31T17:32:00Z">
              <w:r w:rsidR="0017668C" w:rsidRPr="00B0509D">
                <w:rPr>
                  <w:rFonts w:cstheme="minorHAnsi"/>
                </w:rPr>
                <w:t>34</w:t>
              </w:r>
              <w:r w:rsidR="0017668C">
                <w:rPr>
                  <w:rFonts w:cstheme="minorHAnsi"/>
                </w:rPr>
                <w:t>8</w:t>
              </w:r>
              <w:r w:rsidR="00214751">
                <w:rPr>
                  <w:rFonts w:cstheme="minorHAnsi"/>
                </w:rPr>
                <w:t>.</w:t>
              </w:r>
            </w:ins>
            <w:del w:id="85" w:author="Max Lindmark" w:date="2021-05-31T17:32:00Z">
              <w:r w:rsidRPr="00B0509D" w:rsidDel="00214751">
                <w:rPr>
                  <w:rFonts w:cstheme="minorHAnsi"/>
                </w:rPr>
                <w:delText>.</w:delText>
              </w:r>
            </w:del>
            <w:ins w:id="86" w:author="Max Lindmark" w:date="2021-05-31T17:32:00Z">
              <w:r w:rsidR="00214751">
                <w:rPr>
                  <w:rFonts w:cstheme="minorHAnsi"/>
                </w:rPr>
                <w:t>2</w:t>
              </w:r>
            </w:ins>
            <w:del w:id="87" w:author="Max Lindmark" w:date="2021-05-31T17:32:00Z">
              <w:r w:rsidRPr="00B0509D" w:rsidDel="00214751">
                <w:rPr>
                  <w:rFonts w:cstheme="minorHAnsi"/>
                </w:rPr>
                <w:delText>8</w:delText>
              </w:r>
            </w:del>
            <w:r w:rsidRPr="00B0509D">
              <w:rPr>
                <w:rFonts w:cstheme="minorHAnsi"/>
              </w:rPr>
              <w:t xml:space="preserve"> (</w:t>
            </w:r>
            <w:del w:id="88" w:author="Max Lindmark" w:date="2021-05-31T17:30:00Z">
              <w:r w:rsidRPr="00B0509D" w:rsidDel="00C42D62">
                <w:rPr>
                  <w:rFonts w:cstheme="minorHAnsi"/>
                </w:rPr>
                <w:delText>62</w:delText>
              </w:r>
              <w:r w:rsidR="00DE79D5" w:rsidRPr="00B0509D" w:rsidDel="00C42D62">
                <w:rPr>
                  <w:rFonts w:cstheme="minorHAnsi"/>
                </w:rPr>
                <w:delText>1</w:delText>
              </w:r>
            </w:del>
            <w:ins w:id="89" w:author="Max Lindmark" w:date="2021-05-31T17:30:00Z">
              <w:r w:rsidR="00C42D62" w:rsidRPr="00B0509D">
                <w:rPr>
                  <w:rFonts w:cstheme="minorHAnsi"/>
                </w:rPr>
                <w:t>62</w:t>
              </w:r>
              <w:r w:rsidR="00C42D62">
                <w:rPr>
                  <w:rFonts w:cstheme="minorHAnsi"/>
                </w:rPr>
                <w:t>2</w:t>
              </w:r>
            </w:ins>
            <w:r w:rsidRPr="00B0509D">
              <w:rPr>
                <w:rFonts w:cstheme="minorHAnsi"/>
              </w:rPr>
              <w:t>.</w:t>
            </w:r>
            <w:del w:id="90" w:author="Max Lindmark" w:date="2021-05-31T17:31:00Z">
              <w:r w:rsidR="00DE79D5" w:rsidRPr="00B0509D" w:rsidDel="00677881">
                <w:rPr>
                  <w:rFonts w:cstheme="minorHAnsi"/>
                </w:rPr>
                <w:delText>0</w:delText>
              </w:r>
            </w:del>
            <w:ins w:id="91" w:author="Max Lindmark" w:date="2021-05-31T17:31:00Z">
              <w:r w:rsidR="00677881">
                <w:rPr>
                  <w:rFonts w:cstheme="minorHAnsi"/>
                </w:rPr>
                <w:t>8</w:t>
              </w:r>
            </w:ins>
            <w:r w:rsidRPr="00B0509D">
              <w:rPr>
                <w:rFonts w:cstheme="minorHAnsi"/>
              </w:rPr>
              <w:t>)</w:t>
            </w:r>
          </w:p>
        </w:tc>
        <w:tc>
          <w:tcPr>
            <w:tcW w:w="0" w:type="auto"/>
          </w:tcPr>
          <w:p w14:paraId="37D8CC57" w14:textId="40316BC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92" w:author="Max Lindmark" w:date="2021-05-31T17:34:00Z">
              <w:r w:rsidRPr="00B0509D" w:rsidDel="00A852BB">
                <w:rPr>
                  <w:rFonts w:cstheme="minorHAnsi"/>
                </w:rPr>
                <w:delText>166</w:delText>
              </w:r>
            </w:del>
            <w:ins w:id="93" w:author="Max Lindmark" w:date="2021-05-31T17:34:00Z">
              <w:r w:rsidR="00A852BB" w:rsidRPr="00B0509D">
                <w:rPr>
                  <w:rFonts w:cstheme="minorHAnsi"/>
                </w:rPr>
                <w:t>16</w:t>
              </w:r>
              <w:r w:rsidR="00A852BB">
                <w:rPr>
                  <w:rFonts w:cstheme="minorHAnsi"/>
                </w:rPr>
                <w:t>5</w:t>
              </w:r>
            </w:ins>
            <w:r w:rsidRPr="00B0509D">
              <w:rPr>
                <w:rFonts w:cstheme="minorHAnsi"/>
              </w:rPr>
              <w:t>.</w:t>
            </w:r>
            <w:del w:id="94" w:author="Max Lindmark" w:date="2021-05-31T17:34:00Z">
              <w:r w:rsidRPr="00B0509D" w:rsidDel="00D02C6D">
                <w:rPr>
                  <w:rFonts w:cstheme="minorHAnsi"/>
                </w:rPr>
                <w:delText xml:space="preserve">1 </w:delText>
              </w:r>
            </w:del>
            <w:ins w:id="95" w:author="Max Lindmark" w:date="2021-05-31T17:34:00Z">
              <w:r w:rsidR="00D02C6D">
                <w:rPr>
                  <w:rFonts w:cstheme="minorHAnsi"/>
                </w:rPr>
                <w:t>8</w:t>
              </w:r>
              <w:r w:rsidR="00D02C6D" w:rsidRPr="00B0509D">
                <w:rPr>
                  <w:rFonts w:cstheme="minorHAnsi"/>
                </w:rPr>
                <w:t xml:space="preserve"> </w:t>
              </w:r>
            </w:ins>
            <w:r w:rsidRPr="00B0509D">
              <w:rPr>
                <w:rFonts w:cstheme="minorHAnsi"/>
              </w:rPr>
              <w:t>(726</w:t>
            </w:r>
            <w:ins w:id="96" w:author="Max Lindmark" w:date="2021-05-31T17:33:00Z">
              <w:r w:rsidR="00176849">
                <w:rPr>
                  <w:rFonts w:cstheme="minorHAnsi"/>
                </w:rPr>
                <w:t>.</w:t>
              </w:r>
            </w:ins>
            <w:del w:id="97" w:author="Max Lindmark" w:date="2021-05-31T17:33:00Z">
              <w:r w:rsidRPr="00B0509D" w:rsidDel="00176849">
                <w:rPr>
                  <w:rFonts w:cstheme="minorHAnsi"/>
                </w:rPr>
                <w:delText>.</w:delText>
              </w:r>
            </w:del>
            <w:ins w:id="98" w:author="Max Lindmark" w:date="2021-05-31T17:33:00Z">
              <w:r w:rsidR="00176849">
                <w:rPr>
                  <w:rFonts w:cstheme="minorHAnsi"/>
                </w:rPr>
                <w:t>4</w:t>
              </w:r>
            </w:ins>
            <w:del w:id="99" w:author="Max Lindmark" w:date="2021-05-31T17:33:00Z">
              <w:r w:rsidRPr="00B0509D" w:rsidDel="00176849">
                <w:rPr>
                  <w:rFonts w:cstheme="minorHAnsi"/>
                </w:rPr>
                <w:delText>3</w:delText>
              </w:r>
            </w:del>
            <w:r w:rsidRPr="00B0509D">
              <w:rPr>
                <w:rFonts w:cstheme="minorHAnsi"/>
              </w:rPr>
              <w:t>)</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65769491"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00" w:author="Max Lindmark" w:date="2021-05-31T17:32:00Z">
              <w:r w:rsidRPr="00B0509D" w:rsidDel="00674683">
                <w:rPr>
                  <w:rFonts w:cstheme="minorHAnsi"/>
                </w:rPr>
                <w:delText>38</w:delText>
              </w:r>
              <w:r w:rsidR="00D2783E" w:rsidRPr="00B0509D" w:rsidDel="00674683">
                <w:rPr>
                  <w:rFonts w:cstheme="minorHAnsi"/>
                </w:rPr>
                <w:delText>8</w:delText>
              </w:r>
            </w:del>
            <w:ins w:id="101" w:author="Max Lindmark" w:date="2021-05-31T17:32:00Z">
              <w:r w:rsidR="00674683" w:rsidRPr="00B0509D">
                <w:rPr>
                  <w:rFonts w:cstheme="minorHAnsi"/>
                </w:rPr>
                <w:t>38</w:t>
              </w:r>
              <w:r w:rsidR="00674683">
                <w:rPr>
                  <w:rFonts w:cstheme="minorHAnsi"/>
                </w:rPr>
                <w:t>6</w:t>
              </w:r>
            </w:ins>
            <w:r w:rsidRPr="00B0509D">
              <w:rPr>
                <w:rFonts w:cstheme="minorHAnsi"/>
              </w:rPr>
              <w:t>.</w:t>
            </w:r>
            <w:del w:id="102" w:author="Max Lindmark" w:date="2021-05-31T17:32:00Z">
              <w:r w:rsidR="003E2915" w:rsidRPr="00B0509D" w:rsidDel="002D03B9">
                <w:rPr>
                  <w:rFonts w:cstheme="minorHAnsi"/>
                </w:rPr>
                <w:delText>9</w:delText>
              </w:r>
              <w:r w:rsidRPr="00B0509D" w:rsidDel="002D03B9">
                <w:rPr>
                  <w:rFonts w:cstheme="minorHAnsi"/>
                </w:rPr>
                <w:delText xml:space="preserve"> </w:delText>
              </w:r>
            </w:del>
            <w:ins w:id="103" w:author="Max Lindmark" w:date="2021-05-31T17:32:00Z">
              <w:r w:rsidR="002D03B9">
                <w:rPr>
                  <w:rFonts w:cstheme="minorHAnsi"/>
                </w:rPr>
                <w:t>6</w:t>
              </w:r>
              <w:r w:rsidR="002D03B9" w:rsidRPr="00B0509D">
                <w:rPr>
                  <w:rFonts w:cstheme="minorHAnsi"/>
                </w:rPr>
                <w:t xml:space="preserve"> </w:t>
              </w:r>
            </w:ins>
            <w:r w:rsidRPr="00B0509D">
              <w:rPr>
                <w:rFonts w:cstheme="minorHAnsi"/>
              </w:rPr>
              <w:t>(</w:t>
            </w:r>
            <w:del w:id="104" w:author="Max Lindmark" w:date="2021-05-31T17:31:00Z">
              <w:r w:rsidRPr="00B0509D" w:rsidDel="00A67F14">
                <w:rPr>
                  <w:rFonts w:cstheme="minorHAnsi"/>
                </w:rPr>
                <w:delText>662</w:delText>
              </w:r>
            </w:del>
            <w:ins w:id="105" w:author="Max Lindmark" w:date="2021-05-31T17:31:00Z">
              <w:r w:rsidR="00A67F14" w:rsidRPr="00B0509D">
                <w:rPr>
                  <w:rFonts w:cstheme="minorHAnsi"/>
                </w:rPr>
                <w:t>66</w:t>
              </w:r>
              <w:r w:rsidR="00A67F14">
                <w:rPr>
                  <w:rFonts w:cstheme="minorHAnsi"/>
                </w:rPr>
                <w:t>1</w:t>
              </w:r>
            </w:ins>
            <w:r w:rsidRPr="00B0509D">
              <w:rPr>
                <w:rFonts w:cstheme="minorHAnsi"/>
              </w:rPr>
              <w:t>.</w:t>
            </w:r>
            <w:del w:id="106" w:author="Max Lindmark" w:date="2021-05-31T17:31:00Z">
              <w:r w:rsidR="006F3B63" w:rsidRPr="00B0509D" w:rsidDel="00412BA4">
                <w:rPr>
                  <w:rFonts w:cstheme="minorHAnsi"/>
                </w:rPr>
                <w:delText>1</w:delText>
              </w:r>
            </w:del>
            <w:ins w:id="107" w:author="Max Lindmark" w:date="2021-05-31T17:31:00Z">
              <w:r w:rsidR="00412BA4">
                <w:rPr>
                  <w:rFonts w:cstheme="minorHAnsi"/>
                </w:rPr>
                <w:t>2</w:t>
              </w:r>
            </w:ins>
            <w:r w:rsidRPr="00B0509D">
              <w:rPr>
                <w:rFonts w:cstheme="minorHAnsi"/>
              </w:rPr>
              <w:t>)</w:t>
            </w:r>
          </w:p>
        </w:tc>
        <w:tc>
          <w:tcPr>
            <w:tcW w:w="0" w:type="auto"/>
          </w:tcPr>
          <w:p w14:paraId="588BAA71" w14:textId="42F0900D"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08" w:author="Max Lindmark" w:date="2021-05-31T17:34:00Z">
              <w:r w:rsidRPr="00B0509D" w:rsidDel="00C31A36">
                <w:rPr>
                  <w:rFonts w:cstheme="minorHAnsi"/>
                </w:rPr>
                <w:delText>74</w:delText>
              </w:r>
            </w:del>
            <w:ins w:id="109" w:author="Max Lindmark" w:date="2021-05-31T17:34:00Z">
              <w:r w:rsidR="00C31A36" w:rsidRPr="00B0509D">
                <w:rPr>
                  <w:rFonts w:cstheme="minorHAnsi"/>
                </w:rPr>
                <w:t>7</w:t>
              </w:r>
              <w:r w:rsidR="00C31A36">
                <w:rPr>
                  <w:rFonts w:cstheme="minorHAnsi"/>
                </w:rPr>
                <w:t>3</w:t>
              </w:r>
            </w:ins>
            <w:r w:rsidRPr="00B0509D">
              <w:rPr>
                <w:rFonts w:cstheme="minorHAnsi"/>
              </w:rPr>
              <w:t>.</w:t>
            </w:r>
            <w:ins w:id="110" w:author="Max Lindmark" w:date="2021-05-31T17:34:00Z">
              <w:r w:rsidR="00C31A36">
                <w:rPr>
                  <w:rFonts w:cstheme="minorHAnsi"/>
                </w:rPr>
                <w:t>4</w:t>
              </w:r>
            </w:ins>
            <w:del w:id="111" w:author="Max Lindmark" w:date="2021-05-31T17:34:00Z">
              <w:r w:rsidRPr="00B0509D" w:rsidDel="00C31A36">
                <w:rPr>
                  <w:rFonts w:cstheme="minorHAnsi"/>
                </w:rPr>
                <w:delText>1</w:delText>
              </w:r>
            </w:del>
            <w:r w:rsidRPr="00B0509D">
              <w:rPr>
                <w:rFonts w:cstheme="minorHAnsi"/>
              </w:rPr>
              <w:t xml:space="preserve"> (634</w:t>
            </w:r>
            <w:del w:id="112" w:author="Max Lindmark" w:date="2021-05-31T17:33:00Z">
              <w:r w:rsidRPr="00B0509D" w:rsidDel="00C95A3E">
                <w:rPr>
                  <w:rFonts w:cstheme="minorHAnsi"/>
                </w:rPr>
                <w:delText>.4</w:delText>
              </w:r>
            </w:del>
            <w:r w:rsidRPr="00B0509D">
              <w:rPr>
                <w:rFonts w:cstheme="minorHAnsi"/>
              </w:rPr>
              <w:t>)</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2D3B9D"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50F8880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del w:id="113" w:author="Max Lindmark" w:date="2021-05-31T17:32:00Z">
              <w:r w:rsidRPr="00B0509D" w:rsidDel="007548C5">
                <w:rPr>
                  <w:rFonts w:cstheme="minorHAnsi"/>
                </w:rPr>
                <w:delText>68</w:delText>
              </w:r>
              <w:r w:rsidR="00287EA2" w:rsidRPr="00B0509D" w:rsidDel="007548C5">
                <w:rPr>
                  <w:rFonts w:cstheme="minorHAnsi"/>
                </w:rPr>
                <w:delText>2</w:delText>
              </w:r>
            </w:del>
            <w:ins w:id="114" w:author="Max Lindmark" w:date="2021-05-31T17:32:00Z">
              <w:r w:rsidR="007548C5" w:rsidRPr="00B0509D">
                <w:rPr>
                  <w:rFonts w:cstheme="minorHAnsi"/>
                </w:rPr>
                <w:t>68</w:t>
              </w:r>
              <w:r w:rsidR="007548C5">
                <w:rPr>
                  <w:rFonts w:cstheme="minorHAnsi"/>
                </w:rPr>
                <w:t>1</w:t>
              </w:r>
            </w:ins>
            <w:r w:rsidRPr="00B0509D">
              <w:rPr>
                <w:rFonts w:cstheme="minorHAnsi"/>
              </w:rPr>
              <w:t>.</w:t>
            </w:r>
            <w:del w:id="115" w:author="Max Lindmark" w:date="2021-05-31T17:32:00Z">
              <w:r w:rsidR="00234600" w:rsidRPr="00B0509D" w:rsidDel="007548C5">
                <w:rPr>
                  <w:rFonts w:cstheme="minorHAnsi"/>
                </w:rPr>
                <w:delText>2</w:delText>
              </w:r>
              <w:r w:rsidRPr="00B0509D" w:rsidDel="007548C5">
                <w:rPr>
                  <w:rFonts w:cstheme="minorHAnsi"/>
                </w:rPr>
                <w:delText xml:space="preserve"> </w:delText>
              </w:r>
            </w:del>
            <w:ins w:id="116" w:author="Max Lindmark" w:date="2021-05-31T17:32:00Z">
              <w:r w:rsidR="007548C5">
                <w:rPr>
                  <w:rFonts w:cstheme="minorHAnsi"/>
                </w:rPr>
                <w:t>5</w:t>
              </w:r>
              <w:r w:rsidR="007548C5" w:rsidRPr="00B0509D">
                <w:rPr>
                  <w:rFonts w:cstheme="minorHAnsi"/>
                </w:rPr>
                <w:t xml:space="preserve"> </w:t>
              </w:r>
            </w:ins>
            <w:r w:rsidRPr="00B0509D">
              <w:rPr>
                <w:rFonts w:cstheme="minorHAnsi"/>
              </w:rPr>
              <w:t>(</w:t>
            </w:r>
            <w:del w:id="117" w:author="Max Lindmark" w:date="2021-05-31T17:31:00Z">
              <w:r w:rsidRPr="00B0509D" w:rsidDel="009F2225">
                <w:rPr>
                  <w:rFonts w:cstheme="minorHAnsi"/>
                </w:rPr>
                <w:delText>955</w:delText>
              </w:r>
            </w:del>
            <w:ins w:id="118" w:author="Max Lindmark" w:date="2021-05-31T17:31:00Z">
              <w:r w:rsidR="009F2225" w:rsidRPr="00B0509D">
                <w:rPr>
                  <w:rFonts w:cstheme="minorHAnsi"/>
                </w:rPr>
                <w:t>95</w:t>
              </w:r>
              <w:r w:rsidR="009F2225">
                <w:rPr>
                  <w:rFonts w:cstheme="minorHAnsi"/>
                </w:rPr>
                <w:t>6</w:t>
              </w:r>
            </w:ins>
            <w:r w:rsidRPr="00B0509D">
              <w:rPr>
                <w:rFonts w:cstheme="minorHAnsi"/>
              </w:rPr>
              <w:t>.</w:t>
            </w:r>
            <w:del w:id="119" w:author="Max Lindmark" w:date="2021-05-31T17:31:00Z">
              <w:r w:rsidR="005B1FA2" w:rsidRPr="00B0509D" w:rsidDel="006665E5">
                <w:rPr>
                  <w:rFonts w:cstheme="minorHAnsi"/>
                </w:rPr>
                <w:delText>4</w:delText>
              </w:r>
            </w:del>
            <w:ins w:id="120" w:author="Max Lindmark" w:date="2021-05-31T17:31:00Z">
              <w:r w:rsidR="006665E5">
                <w:rPr>
                  <w:rFonts w:cstheme="minorHAnsi"/>
                </w:rPr>
                <w:t>1</w:t>
              </w:r>
            </w:ins>
            <w:r w:rsidRPr="00B0509D">
              <w:rPr>
                <w:rFonts w:cstheme="minorHAnsi"/>
              </w:rPr>
              <w:t>)</w:t>
            </w:r>
          </w:p>
        </w:tc>
        <w:tc>
          <w:tcPr>
            <w:tcW w:w="0" w:type="auto"/>
          </w:tcPr>
          <w:p w14:paraId="5273938B" w14:textId="6C3C25B0"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del w:id="121" w:author="Max Lindmark" w:date="2021-05-31T17:34:00Z">
              <w:r w:rsidRPr="00B0509D" w:rsidDel="004757D8">
                <w:rPr>
                  <w:rFonts w:cstheme="minorHAnsi"/>
                </w:rPr>
                <w:delText>.</w:delText>
              </w:r>
              <w:r w:rsidR="00E424C3" w:rsidRPr="00B0509D" w:rsidDel="004757D8">
                <w:rPr>
                  <w:rFonts w:cstheme="minorHAnsi"/>
                </w:rPr>
                <w:delText>9</w:delText>
              </w:r>
            </w:del>
            <w:r w:rsidRPr="00B0509D">
              <w:rPr>
                <w:rFonts w:cstheme="minorHAnsi"/>
              </w:rPr>
              <w:t xml:space="preserve"> (</w:t>
            </w:r>
            <w:del w:id="122" w:author="Max Lindmark" w:date="2021-05-31T17:33:00Z">
              <w:r w:rsidRPr="00B0509D" w:rsidDel="0043651E">
                <w:rPr>
                  <w:rFonts w:cstheme="minorHAnsi"/>
                </w:rPr>
                <w:delText>774</w:delText>
              </w:r>
            </w:del>
            <w:ins w:id="123" w:author="Max Lindmark" w:date="2021-05-31T17:33:00Z">
              <w:r w:rsidR="0043651E" w:rsidRPr="00B0509D">
                <w:rPr>
                  <w:rFonts w:cstheme="minorHAnsi"/>
                </w:rPr>
                <w:t>77</w:t>
              </w:r>
              <w:r w:rsidR="0043651E">
                <w:rPr>
                  <w:rFonts w:cstheme="minorHAnsi"/>
                </w:rPr>
                <w:t>3</w:t>
              </w:r>
            </w:ins>
            <w:r w:rsidRPr="00B0509D">
              <w:rPr>
                <w:rFonts w:cstheme="minorHAnsi"/>
              </w:rPr>
              <w:t>.</w:t>
            </w:r>
            <w:del w:id="124" w:author="Max Lindmark" w:date="2021-05-31T17:33:00Z">
              <w:r w:rsidRPr="00B0509D" w:rsidDel="00A06384">
                <w:rPr>
                  <w:rFonts w:cstheme="minorHAnsi"/>
                </w:rPr>
                <w:delText>2</w:delText>
              </w:r>
            </w:del>
            <w:ins w:id="125" w:author="Max Lindmark" w:date="2021-05-31T17:33:00Z">
              <w:r w:rsidR="00A06384">
                <w:rPr>
                  <w:rFonts w:cstheme="minorHAnsi"/>
                </w:rPr>
                <w:t>6</w:t>
              </w:r>
            </w:ins>
            <w:r w:rsidRPr="00B0509D">
              <w:rPr>
                <w:rFonts w:cstheme="minorHAnsi"/>
              </w:rPr>
              <w:t>)</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5693F0CD" w:rsidR="0071093B" w:rsidDel="007A419C" w:rsidRDefault="0071093B" w:rsidP="009B6C04">
      <w:pPr>
        <w:spacing w:line="480" w:lineRule="auto"/>
        <w:contextualSpacing/>
        <w:jc w:val="both"/>
        <w:rPr>
          <w:del w:id="126" w:author="Max Lindmark" w:date="2021-05-31T17:34:00Z"/>
          <w:b/>
          <w:bCs/>
        </w:rPr>
      </w:pPr>
    </w:p>
    <w:p w14:paraId="0489D160" w14:textId="77777777" w:rsidR="007A419C" w:rsidRDefault="007A419C" w:rsidP="009B6C04">
      <w:pPr>
        <w:spacing w:line="480" w:lineRule="auto"/>
        <w:contextualSpacing/>
        <w:jc w:val="both"/>
        <w:rPr>
          <w:ins w:id="127" w:author="Max Lindmark" w:date="2021-05-31T17:34:00Z"/>
          <w:b/>
          <w:bCs/>
        </w:rPr>
      </w:pPr>
    </w:p>
    <w:p w14:paraId="1A7DCA94" w14:textId="3BCAEA3D" w:rsidR="0071093B" w:rsidDel="007A419C" w:rsidRDefault="0071093B" w:rsidP="009B6C04">
      <w:pPr>
        <w:spacing w:line="480" w:lineRule="auto"/>
        <w:contextualSpacing/>
        <w:jc w:val="both"/>
        <w:rPr>
          <w:del w:id="128" w:author="Max Lindmark" w:date="2021-05-31T17:34:00Z"/>
          <w:b/>
          <w:bCs/>
        </w:rPr>
      </w:pPr>
    </w:p>
    <w:p w14:paraId="07E7925A" w14:textId="14FD1ED4" w:rsidR="0071093B" w:rsidDel="007A419C" w:rsidRDefault="0071093B" w:rsidP="009B6C04">
      <w:pPr>
        <w:spacing w:line="480" w:lineRule="auto"/>
        <w:contextualSpacing/>
        <w:jc w:val="both"/>
        <w:rPr>
          <w:del w:id="129" w:author="Max Lindmark" w:date="2021-05-31T17:34:00Z"/>
          <w:b/>
          <w:bCs/>
        </w:rPr>
      </w:pPr>
    </w:p>
    <w:p w14:paraId="2B26A43D" w14:textId="59E62EC8" w:rsidR="00F36284" w:rsidRPr="00B0509D" w:rsidRDefault="00F36284" w:rsidP="009B6C04">
      <w:pPr>
        <w:spacing w:line="480" w:lineRule="auto"/>
        <w:contextualSpacing/>
        <w:jc w:val="both"/>
      </w:pPr>
      <w:r w:rsidRPr="00260941">
        <w:rPr>
          <w:b/>
          <w:bCs/>
          <w:lang w:val="en-GB"/>
        </w:rPr>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Rutntstabell1ljus"/>
        <w:tblW w:w="0" w:type="auto"/>
        <w:tblLook w:val="04A0" w:firstRow="1" w:lastRow="0" w:firstColumn="1" w:lastColumn="0" w:noHBand="0" w:noVBand="1"/>
      </w:tblPr>
      <w:tblGrid>
        <w:gridCol w:w="815"/>
        <w:gridCol w:w="2972"/>
        <w:gridCol w:w="1023"/>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2D3B9D"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2D3B9D"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9C5AC77" w14:textId="64AD292E" w:rsidR="00ED7296" w:rsidRPr="00B0509D" w:rsidRDefault="00226ED4" w:rsidP="009B6C04">
      <w:pPr>
        <w:pStyle w:val="Liststycke"/>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bookmarkStart w:id="130" w:name="_GoBack"/>
      <w:commentRangeStart w:id="131"/>
      <w:r w:rsidRPr="00260941">
        <w:rPr>
          <w:rFonts w:cstheme="minorHAnsi"/>
          <w:i/>
          <w:iCs/>
          <w:lang w:val="en-GB"/>
        </w:rPr>
        <w:t xml:space="preserve">intraspecific </w:t>
      </w:r>
      <w:r w:rsidR="00A43B39" w:rsidRPr="00260941">
        <w:rPr>
          <w:rFonts w:cstheme="minorHAnsi"/>
          <w:i/>
          <w:iCs/>
          <w:lang w:val="en-GB"/>
        </w:rPr>
        <w:t xml:space="preserve">mass-specific </w:t>
      </w:r>
      <w:bookmarkEnd w:id="130"/>
      <w:commentRangeEnd w:id="131"/>
      <w:r w:rsidR="00006031">
        <w:rPr>
          <w:rStyle w:val="Kommentarsreferens"/>
        </w:rPr>
        <w:commentReference w:id="131"/>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3EB5318A" w:rsidR="00832B79" w:rsidRDefault="00511B3E"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483A46A9" wp14:editId="10FE95E3">
            <wp:extent cx="5731510" cy="573151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Colors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Rubrik1"/>
        <w:contextualSpacing/>
        <w:rPr>
          <w:lang w:val="en-GB"/>
        </w:rPr>
      </w:pPr>
      <w:bookmarkStart w:id="132" w:name="_Toc62127575"/>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132"/>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3" w:history="1">
        <w:r w:rsidRPr="00260941">
          <w:rPr>
            <w:rStyle w:val="Hyperl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Rubrik2"/>
        <w:contextualSpacing/>
        <w:jc w:val="both"/>
        <w:rPr>
          <w:rFonts w:cstheme="minorHAnsi"/>
          <w:i/>
          <w:iCs/>
          <w:sz w:val="22"/>
          <w:szCs w:val="22"/>
          <w:lang w:val="en-GB"/>
        </w:rPr>
      </w:pPr>
      <w:bookmarkStart w:id="133" w:name="_Toc62127576"/>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133"/>
    </w:p>
    <w:p w14:paraId="21DF64F0" w14:textId="11D12545" w:rsidR="00706907" w:rsidRPr="00B0509D" w:rsidRDefault="003C0DA3" w:rsidP="009B6C04">
      <w:pPr>
        <w:spacing w:line="480" w:lineRule="auto"/>
        <w:contextualSpacing/>
        <w:jc w:val="center"/>
      </w:pPr>
      <w:r>
        <w:rPr>
          <w:noProof/>
          <w:lang w:eastAsia="sv-SE"/>
        </w:rPr>
        <w:drawing>
          <wp:inline distT="0" distB="0" distL="0" distR="0" wp14:anchorId="1F8F8416" wp14:editId="5C0BF46E">
            <wp:extent cx="5731510" cy="573151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Posterior densities and trace plots for evaluation of chain convergence (by chain, indicated by color),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16BF5AD7" w:rsidR="00706907" w:rsidRPr="00B0509D" w:rsidRDefault="00E97EAA" w:rsidP="009B6C04">
      <w:pPr>
        <w:spacing w:line="480" w:lineRule="auto"/>
        <w:contextualSpacing/>
        <w:jc w:val="center"/>
      </w:pPr>
      <w:r>
        <w:rPr>
          <w:noProof/>
          <w:lang w:eastAsia="sv-SE"/>
        </w:rPr>
        <w:lastRenderedPageBreak/>
        <w:drawing>
          <wp:inline distT="0" distB="0" distL="0" distR="0" wp14:anchorId="460C9A96" wp14:editId="27DC2BD6">
            <wp:extent cx="5731510" cy="57315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22FF832A" w:rsidR="00141279" w:rsidRPr="00B0509D" w:rsidRDefault="00E97EAA" w:rsidP="009B6C04">
      <w:pPr>
        <w:spacing w:line="480" w:lineRule="auto"/>
        <w:contextualSpacing/>
      </w:pPr>
      <w:r>
        <w:rPr>
          <w:noProof/>
          <w:lang w:eastAsia="sv-SE"/>
        </w:rPr>
        <w:lastRenderedPageBreak/>
        <w:drawing>
          <wp:inline distT="0" distB="0" distL="0" distR="0" wp14:anchorId="3F57A685" wp14:editId="747BD296">
            <wp:extent cx="5731510" cy="573151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083CC25C" w:rsidR="004F0B1E" w:rsidRPr="00B0509D" w:rsidRDefault="00E97EAA" w:rsidP="009B6C04">
      <w:pPr>
        <w:spacing w:line="480" w:lineRule="auto"/>
        <w:contextualSpacing/>
      </w:pPr>
      <w:r>
        <w:rPr>
          <w:noProof/>
          <w:lang w:eastAsia="sv-SE"/>
        </w:rPr>
        <w:lastRenderedPageBreak/>
        <w:drawing>
          <wp:inline distT="0" distB="0" distL="0" distR="0" wp14:anchorId="1DF8F4CD" wp14:editId="5826F87D">
            <wp:extent cx="5731510" cy="57315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n.eff)</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Rubrik2"/>
        <w:contextualSpacing/>
        <w:jc w:val="both"/>
        <w:rPr>
          <w:rFonts w:cstheme="minorHAnsi"/>
          <w:i/>
          <w:iCs/>
          <w:sz w:val="22"/>
          <w:szCs w:val="22"/>
          <w:lang w:val="en-GB"/>
        </w:rPr>
      </w:pPr>
      <w:bookmarkStart w:id="134" w:name="_Toc62127577"/>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34"/>
    </w:p>
    <w:p w14:paraId="4BC2D365" w14:textId="3AA15C15" w:rsidR="007F6846" w:rsidRPr="00B0509D" w:rsidRDefault="008B3A41" w:rsidP="009B6C04">
      <w:pPr>
        <w:spacing w:line="480" w:lineRule="auto"/>
        <w:contextualSpacing/>
      </w:pPr>
      <w:r>
        <w:rPr>
          <w:noProof/>
          <w:lang w:eastAsia="sv-SE"/>
        </w:rPr>
        <w:drawing>
          <wp:inline distT="0" distB="0" distL="0" distR="0" wp14:anchorId="5B56725C" wp14:editId="2D1577A1">
            <wp:extent cx="5731510" cy="5731510"/>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Posterior densities and trace plots for evaluation of chain convergence (by chain, indicated by color),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34BC289B" w:rsidR="00515139" w:rsidRPr="00B0509D" w:rsidRDefault="00CF6222" w:rsidP="009B6C04">
      <w:pPr>
        <w:spacing w:line="480" w:lineRule="auto"/>
        <w:contextualSpacing/>
      </w:pPr>
      <w:r>
        <w:rPr>
          <w:noProof/>
          <w:lang w:eastAsia="sv-SE"/>
        </w:rPr>
        <w:lastRenderedPageBreak/>
        <w:drawing>
          <wp:inline distT="0" distB="0" distL="0" distR="0" wp14:anchorId="316E8E70" wp14:editId="5718A363">
            <wp:extent cx="5731510" cy="57315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34E4EF40" w:rsidR="000C3FBD" w:rsidRPr="00B0509D" w:rsidRDefault="007E2D06" w:rsidP="009B6C04">
      <w:pPr>
        <w:spacing w:line="480" w:lineRule="auto"/>
        <w:contextualSpacing/>
        <w:jc w:val="both"/>
      </w:pPr>
      <w:r>
        <w:rPr>
          <w:noProof/>
          <w:lang w:eastAsia="sv-SE"/>
        </w:rPr>
        <w:lastRenderedPageBreak/>
        <w:drawing>
          <wp:inline distT="0" distB="0" distL="0" distR="0" wp14:anchorId="4DBB27C4" wp14:editId="7C4E1B6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655B893F" w:rsidR="00152A43" w:rsidRPr="00B0509D" w:rsidRDefault="00336189" w:rsidP="009B6C04">
      <w:pPr>
        <w:spacing w:line="480" w:lineRule="auto"/>
        <w:contextualSpacing/>
      </w:pPr>
      <w:r>
        <w:rPr>
          <w:noProof/>
          <w:lang w:eastAsia="sv-SE"/>
        </w:rPr>
        <w:lastRenderedPageBreak/>
        <w:drawing>
          <wp:inline distT="0" distB="0" distL="0" distR="0" wp14:anchorId="03AD2DDA" wp14:editId="43D78084">
            <wp:extent cx="5731510" cy="57315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n.eff)</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Rubrik2"/>
        <w:contextualSpacing/>
        <w:jc w:val="both"/>
        <w:rPr>
          <w:rFonts w:cstheme="minorHAnsi"/>
          <w:i/>
          <w:iCs/>
          <w:sz w:val="22"/>
          <w:szCs w:val="22"/>
        </w:rPr>
      </w:pPr>
      <w:bookmarkStart w:id="135" w:name="_Toc62127578"/>
      <w:r w:rsidRPr="00B0509D">
        <w:rPr>
          <w:rFonts w:cstheme="minorHAnsi"/>
          <w:i/>
          <w:iCs/>
          <w:sz w:val="22"/>
          <w:szCs w:val="22"/>
        </w:rPr>
        <w:lastRenderedPageBreak/>
        <w:t>Metabolic rate</w:t>
      </w:r>
      <w:bookmarkEnd w:id="135"/>
    </w:p>
    <w:p w14:paraId="2FA8677E" w14:textId="53E7A373" w:rsidR="009428CD" w:rsidRPr="00B0509D" w:rsidRDefault="00EC378B" w:rsidP="009B6C04">
      <w:pPr>
        <w:spacing w:line="480" w:lineRule="auto"/>
        <w:contextualSpacing/>
        <w:jc w:val="center"/>
      </w:pPr>
      <w:r>
        <w:rPr>
          <w:noProof/>
          <w:lang w:eastAsia="sv-SE"/>
        </w:rPr>
        <w:drawing>
          <wp:inline distT="0" distB="0" distL="0" distR="0" wp14:anchorId="787666FD" wp14:editId="16120E9E">
            <wp:extent cx="5731510" cy="5731510"/>
            <wp:effectExtent l="0" t="0" r="0" b="0"/>
            <wp:docPr id="27" name="Picture 27" descr="Shape, polyg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polygon&#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color),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2B85EAF4" w:rsidR="00DA2A32" w:rsidRPr="00B0509D" w:rsidRDefault="00383A34" w:rsidP="009B6C04">
      <w:pPr>
        <w:spacing w:line="480" w:lineRule="auto"/>
        <w:contextualSpacing/>
        <w:jc w:val="center"/>
      </w:pPr>
      <w:r>
        <w:rPr>
          <w:noProof/>
          <w:lang w:eastAsia="sv-SE"/>
        </w:rPr>
        <w:lastRenderedPageBreak/>
        <w:drawing>
          <wp:inline distT="0" distB="0" distL="0" distR="0" wp14:anchorId="4B934F42" wp14:editId="60302214">
            <wp:extent cx="4801235" cy="8863330"/>
            <wp:effectExtent l="0" t="0" r="0" b="127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064C3379"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r w:rsidR="004A0E91">
        <w:rPr>
          <w:i/>
          <w:iCs/>
          <w:lang w:val="en-GB"/>
        </w:rPr>
        <w:t xml:space="preserve"> </w:t>
      </w:r>
      <w:ins w:id="136" w:author="Max Lindmark" w:date="2021-05-31T13:50:00Z">
        <w:r w:rsidR="006A0198">
          <w:rPr>
            <w:i/>
            <w:iCs/>
            <w:lang w:val="en-GB"/>
          </w:rPr>
          <w:t xml:space="preserve">Note that </w:t>
        </w:r>
      </w:ins>
      <w:ins w:id="137" w:author="Max Lindmark" w:date="2021-05-31T13:51:00Z">
        <w:r w:rsidR="00215FF6">
          <w:rPr>
            <w:i/>
            <w:iCs/>
            <w:lang w:val="en-GB"/>
          </w:rPr>
          <w:t xml:space="preserve">species with routine </w:t>
        </w:r>
        <w:r w:rsidR="0093522E">
          <w:rPr>
            <w:i/>
            <w:iCs/>
            <w:lang w:val="en-GB"/>
          </w:rPr>
          <w:t xml:space="preserve">metabolism do not </w:t>
        </w:r>
      </w:ins>
      <w:ins w:id="138" w:author="Max Lindmark" w:date="2021-05-31T13:52:00Z">
        <w:r w:rsidR="0093522E">
          <w:rPr>
            <w:i/>
            <w:iCs/>
            <w:lang w:val="en-GB"/>
          </w:rPr>
          <w:t>have estimates for a standard metabolic rate intercept</w:t>
        </w:r>
        <w:r w:rsidR="0064536E">
          <w:rPr>
            <w:i/>
            <w:iCs/>
            <w:lang w:val="en-GB"/>
          </w:rPr>
          <w:t xml:space="preserve"> and vice</w:t>
        </w:r>
        <w:r w:rsidR="0071305E">
          <w:rPr>
            <w:i/>
            <w:iCs/>
            <w:lang w:val="en-GB"/>
          </w:rPr>
          <w:t xml:space="preserve"> </w:t>
        </w:r>
        <w:r w:rsidR="0064536E">
          <w:rPr>
            <w:i/>
            <w:iCs/>
            <w:lang w:val="en-GB"/>
          </w:rPr>
          <w:t>vers</w:t>
        </w:r>
        <w:r w:rsidR="0071305E">
          <w:rPr>
            <w:i/>
            <w:iCs/>
            <w:lang w:val="en-GB"/>
          </w:rPr>
          <w:t>a</w:t>
        </w:r>
        <w:r w:rsidR="0064536E">
          <w:rPr>
            <w:i/>
            <w:iCs/>
            <w:lang w:val="en-GB"/>
          </w:rPr>
          <w:t>, hence</w:t>
        </w:r>
        <w:r w:rsidR="003E4876">
          <w:rPr>
            <w:i/>
            <w:iCs/>
            <w:lang w:val="en-GB"/>
          </w:rPr>
          <w:t xml:space="preserve">, </w:t>
        </w:r>
        <w:r w:rsidR="00896DC9">
          <w:rPr>
            <w:i/>
            <w:iCs/>
            <w:lang w:val="en-GB"/>
          </w:rPr>
          <w:t xml:space="preserve">not </w:t>
        </w:r>
        <w:r w:rsidR="003E4876">
          <w:rPr>
            <w:i/>
            <w:iCs/>
            <w:lang w:val="en-GB"/>
          </w:rPr>
          <w:t xml:space="preserve">all </w:t>
        </w:r>
      </w:ins>
      <w:ins w:id="139" w:author="Max Lindmark" w:date="2021-05-31T13:50:00Z">
        <w:r w:rsidR="00EF7A2C">
          <w:rPr>
            <w:i/>
            <w:iCs/>
            <w:lang w:val="en-GB"/>
          </w:rPr>
          <w:t xml:space="preserve">parameters </w:t>
        </w:r>
      </w:ins>
      <w:ins w:id="140" w:author="Max Lindmark" w:date="2021-05-31T13:52:00Z">
        <w:r w:rsidR="00DF7C45">
          <w:rPr>
            <w:i/>
            <w:iCs/>
            <w:lang w:val="en-GB"/>
          </w:rPr>
          <w:t xml:space="preserve">in the graph </w:t>
        </w:r>
      </w:ins>
      <w:ins w:id="141" w:author="Max Lindmark" w:date="2021-05-31T13:51:00Z">
        <w:r w:rsidR="00EF7A2C">
          <w:rPr>
            <w:i/>
            <w:iCs/>
            <w:lang w:val="en-GB"/>
          </w:rPr>
          <w:t xml:space="preserve">have </w:t>
        </w:r>
        <m:oMath>
          <m:acc>
            <m:accPr>
              <m:ctrlPr>
                <w:rPr>
                  <w:rFonts w:ascii="Cambria Math" w:hAnsi="Cambria Math"/>
                  <w:i/>
                  <w:iCs/>
                </w:rPr>
              </m:ctrlPr>
            </m:accPr>
            <m:e>
              <m:r>
                <w:rPr>
                  <w:rFonts w:ascii="Cambria Math" w:hAnsi="Cambria Math"/>
                </w:rPr>
                <m:t>R</m:t>
              </m:r>
            </m:e>
          </m:acc>
        </m:oMath>
        <w:r w:rsidR="00565BEF" w:rsidRPr="00006031">
          <w:rPr>
            <w:rFonts w:eastAsiaTheme="minorEastAsia"/>
            <w:i/>
            <w:iCs/>
            <w:lang w:val="en-US"/>
          </w:rPr>
          <w:t xml:space="preserve"> values</w:t>
        </w:r>
      </w:ins>
      <w:ins w:id="142" w:author="Max Lindmark" w:date="2021-05-31T13:52:00Z">
        <w:r w:rsidR="00900B27" w:rsidRPr="00006031">
          <w:rPr>
            <w:rFonts w:eastAsiaTheme="minorEastAsia"/>
            <w:i/>
            <w:iCs/>
            <w:lang w:val="en-US"/>
          </w:rPr>
          <w:t>.</w:t>
        </w:r>
      </w:ins>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9FF0F5E" w14:textId="4357BB29" w:rsidR="00F55405" w:rsidRPr="00B0509D" w:rsidRDefault="00C458B2"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17B3F5D4" wp14:editId="1AC5B21A">
            <wp:extent cx="5731510" cy="5731510"/>
            <wp:effectExtent l="0" t="0" r="0" b="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B1125AE" w:rsidR="007B634F" w:rsidRPr="00B0509D" w:rsidRDefault="00C458B2" w:rsidP="009B6C04">
      <w:pPr>
        <w:spacing w:line="480" w:lineRule="auto"/>
        <w:contextualSpacing/>
        <w:jc w:val="both"/>
      </w:pPr>
      <w:r>
        <w:rPr>
          <w:noProof/>
          <w:lang w:eastAsia="sv-SE"/>
        </w:rPr>
        <w:lastRenderedPageBreak/>
        <w:drawing>
          <wp:inline distT="0" distB="0" distL="0" distR="0" wp14:anchorId="3BDF5F53" wp14:editId="2B55D0E8">
            <wp:extent cx="5731510" cy="5731510"/>
            <wp:effectExtent l="0" t="0" r="0" b="0"/>
            <wp:docPr id="40" name="Picture 40"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 polygo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n.eff)</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Rubrik2"/>
        <w:contextualSpacing/>
        <w:jc w:val="both"/>
        <w:rPr>
          <w:rFonts w:cstheme="minorHAnsi"/>
          <w:i/>
          <w:iCs/>
          <w:sz w:val="22"/>
          <w:szCs w:val="22"/>
        </w:rPr>
      </w:pPr>
      <w:bookmarkStart w:id="143" w:name="_Toc62127579"/>
      <w:r w:rsidRPr="00B0509D">
        <w:rPr>
          <w:rFonts w:cstheme="minorHAnsi"/>
          <w:i/>
          <w:iCs/>
          <w:sz w:val="22"/>
          <w:szCs w:val="22"/>
        </w:rPr>
        <w:lastRenderedPageBreak/>
        <w:t>Growth rate</w:t>
      </w:r>
      <w:bookmarkEnd w:id="143"/>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Posterior densities and trace plots for evaluation of chain convergence (by chain, indicated by color),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n.eff).</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Rubrik2"/>
        <w:contextualSpacing/>
        <w:jc w:val="both"/>
        <w:rPr>
          <w:rFonts w:cstheme="minorHAnsi"/>
          <w:i/>
          <w:iCs/>
          <w:sz w:val="22"/>
          <w:szCs w:val="22"/>
        </w:rPr>
      </w:pPr>
      <w:bookmarkStart w:id="144" w:name="_Toc62127580"/>
      <w:r w:rsidRPr="00B0509D">
        <w:rPr>
          <w:rFonts w:cstheme="minorHAnsi"/>
          <w:i/>
          <w:iCs/>
          <w:sz w:val="22"/>
          <w:szCs w:val="22"/>
        </w:rPr>
        <w:lastRenderedPageBreak/>
        <w:t>Optimum growth temperature</w:t>
      </w:r>
      <w:bookmarkEnd w:id="144"/>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colo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3"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n.eff</w:t>
      </w:r>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Rubrik1"/>
        <w:contextualSpacing/>
        <w:rPr>
          <w:lang w:val="en-GB"/>
        </w:rPr>
      </w:pPr>
      <w:bookmarkStart w:id="145" w:name="_Toc62127581"/>
      <w:r w:rsidRPr="00260941">
        <w:rPr>
          <w:lang w:val="en-GB"/>
        </w:rPr>
        <w:lastRenderedPageBreak/>
        <w:t>References</w:t>
      </w:r>
      <w:bookmarkEnd w:id="145"/>
    </w:p>
    <w:p w14:paraId="4AE9F7A8" w14:textId="77777777" w:rsidR="00EB37F3" w:rsidRPr="00EB37F3" w:rsidRDefault="00ED74CA" w:rsidP="00EB37F3">
      <w:pPr>
        <w:pStyle w:val="Litteraturfrteckning"/>
        <w:rPr>
          <w:lang w:val="en-GB"/>
        </w:rPr>
      </w:pPr>
      <w:r w:rsidRPr="00260941">
        <w:rPr>
          <w:lang w:val="en-GB"/>
        </w:rPr>
        <w:t xml:space="preserve"> </w:t>
      </w:r>
      <w:r w:rsidR="005F50F5">
        <w:fldChar w:fldCharType="begin"/>
      </w:r>
      <w:r w:rsidR="00EB37F3">
        <w:rPr>
          <w:lang w:val="en-GB"/>
        </w:rPr>
        <w:instrText xml:space="preserve"> ADDIN ZOTERO_BIBL {"uncited":[],"omitted":[],"custom":[]} CSL_BIBLIOGRAPHY </w:instrText>
      </w:r>
      <w:r w:rsidR="005F50F5">
        <w:fldChar w:fldCharType="separate"/>
      </w:r>
      <w:r w:rsidR="00EB37F3" w:rsidRPr="00EB37F3">
        <w:rPr>
          <w:lang w:val="en-GB"/>
        </w:rPr>
        <w:t>Árnason, T., Björnsson, B., Steinarsson, A. &amp; Oddgeirsson, M. (2009). Effects of temperature and body weight on growth rate and feed conversion ratio in turbot (</w:t>
      </w:r>
      <w:r w:rsidR="00EB37F3" w:rsidRPr="00EB37F3">
        <w:rPr>
          <w:i/>
          <w:iCs/>
          <w:lang w:val="en-GB"/>
        </w:rPr>
        <w:t>Scophthalmus maximus</w:t>
      </w:r>
      <w:r w:rsidR="00EB37F3" w:rsidRPr="00EB37F3">
        <w:rPr>
          <w:lang w:val="en-GB"/>
        </w:rPr>
        <w:t xml:space="preserve">). </w:t>
      </w:r>
      <w:r w:rsidR="00EB37F3" w:rsidRPr="00EB37F3">
        <w:rPr>
          <w:i/>
          <w:iCs/>
          <w:lang w:val="en-GB"/>
        </w:rPr>
        <w:t>Aquaculture</w:t>
      </w:r>
      <w:r w:rsidR="00EB37F3" w:rsidRPr="00EB37F3">
        <w:rPr>
          <w:lang w:val="en-GB"/>
        </w:rPr>
        <w:t>, 295, 218–225.</w:t>
      </w:r>
    </w:p>
    <w:p w14:paraId="0CCEC9D1" w14:textId="77777777" w:rsidR="00EB37F3" w:rsidRPr="00EB37F3" w:rsidRDefault="00EB37F3" w:rsidP="00EB37F3">
      <w:pPr>
        <w:pStyle w:val="Litteraturfrteckning"/>
        <w:rPr>
          <w:lang w:val="en-GB"/>
        </w:rPr>
      </w:pPr>
      <w:r w:rsidRPr="00EB37F3">
        <w:rPr>
          <w:lang w:val="en-GB"/>
        </w:rPr>
        <w:t xml:space="preserve">Baldwin, N.S. (1957). Food Consumption and Growth of Brook Trout at Different Temperatures. </w:t>
      </w:r>
      <w:r w:rsidRPr="00EB37F3">
        <w:rPr>
          <w:i/>
          <w:iCs/>
          <w:lang w:val="en-GB"/>
        </w:rPr>
        <w:t>Transactions of the American Fisheries Society</w:t>
      </w:r>
      <w:r w:rsidRPr="00EB37F3">
        <w:rPr>
          <w:lang w:val="en-GB"/>
        </w:rPr>
        <w:t>, 86, 323–328.</w:t>
      </w:r>
    </w:p>
    <w:p w14:paraId="74210BF9" w14:textId="77777777" w:rsidR="00EB37F3" w:rsidRPr="00EB37F3" w:rsidRDefault="00EB37F3" w:rsidP="00EB37F3">
      <w:pPr>
        <w:pStyle w:val="Litteraturfrteckning"/>
        <w:rPr>
          <w:lang w:val="en-GB"/>
        </w:rPr>
      </w:pPr>
      <w:r w:rsidRPr="00EB37F3">
        <w:rPr>
          <w:lang w:val="en-GB"/>
        </w:rPr>
        <w:t xml:space="preserve">Beamish, F.W.H. (1964). Respiration of fishes with special emphasis on standard oxygen consumption II. Influence of weight and temperature on respiration of several species’. </w:t>
      </w:r>
      <w:r w:rsidRPr="00EB37F3">
        <w:rPr>
          <w:i/>
          <w:iCs/>
          <w:lang w:val="en-GB"/>
        </w:rPr>
        <w:t>Canadian Journal of Zoology/Revue Canadienne de Zoologie</w:t>
      </w:r>
      <w:r w:rsidRPr="00EB37F3">
        <w:rPr>
          <w:lang w:val="en-GB"/>
        </w:rPr>
        <w:t>, 42, 177–188.</w:t>
      </w:r>
    </w:p>
    <w:p w14:paraId="32D54060" w14:textId="77777777" w:rsidR="00EB37F3" w:rsidRPr="00EB37F3" w:rsidRDefault="00EB37F3" w:rsidP="00EB37F3">
      <w:pPr>
        <w:pStyle w:val="Litteraturfrteckning"/>
        <w:rPr>
          <w:lang w:val="en-GB"/>
        </w:rPr>
      </w:pPr>
      <w:r w:rsidRPr="00EB37F3">
        <w:rPr>
          <w:lang w:val="en-GB"/>
        </w:rPr>
        <w:t xml:space="preserve">Beamish, F.W.H. &amp; Mookherjii, P.S. (1964). Respiration of fishes with special emphasis on standard oxygen consumption: I. influence of weight and temperature on respiration of goldfish, </w:t>
      </w:r>
      <w:r w:rsidRPr="00EB37F3">
        <w:rPr>
          <w:i/>
          <w:iCs/>
          <w:lang w:val="en-GB"/>
        </w:rPr>
        <w:t>Carassius auratus</w:t>
      </w:r>
      <w:r w:rsidRPr="00EB37F3">
        <w:rPr>
          <w:lang w:val="en-GB"/>
        </w:rPr>
        <w:t xml:space="preserve"> l. </w:t>
      </w:r>
      <w:r w:rsidRPr="00EB37F3">
        <w:rPr>
          <w:i/>
          <w:iCs/>
          <w:lang w:val="en-GB"/>
        </w:rPr>
        <w:t>Can. J. Zool.</w:t>
      </w:r>
      <w:r w:rsidRPr="00EB37F3">
        <w:rPr>
          <w:lang w:val="en-GB"/>
        </w:rPr>
        <w:t>, 42, 161–175.</w:t>
      </w:r>
    </w:p>
    <w:p w14:paraId="3A137286" w14:textId="77777777" w:rsidR="00EB37F3" w:rsidRPr="00EB37F3" w:rsidRDefault="00EB37F3" w:rsidP="00EB37F3">
      <w:pPr>
        <w:pStyle w:val="Litteraturfrteckning"/>
        <w:rPr>
          <w:lang w:val="en-GB"/>
        </w:rPr>
      </w:pPr>
      <w:r w:rsidRPr="00EB37F3">
        <w:rPr>
          <w:lang w:val="en-GB"/>
        </w:rPr>
        <w:t>Bermudes, M., Glencross, B., Austen, K. &amp; Hawkins, W. (2010). The effects of temperature and size on the growth, energy budget and waste outputs of barramundi (</w:t>
      </w:r>
      <w:r w:rsidRPr="00EB37F3">
        <w:rPr>
          <w:i/>
          <w:iCs/>
          <w:lang w:val="en-GB"/>
        </w:rPr>
        <w:t>Lates calcarifer</w:t>
      </w:r>
      <w:r w:rsidRPr="00EB37F3">
        <w:rPr>
          <w:lang w:val="en-GB"/>
        </w:rPr>
        <w:t xml:space="preserve">). </w:t>
      </w:r>
      <w:r w:rsidRPr="00EB37F3">
        <w:rPr>
          <w:i/>
          <w:iCs/>
          <w:lang w:val="en-GB"/>
        </w:rPr>
        <w:t>Aquaculture</w:t>
      </w:r>
      <w:r w:rsidRPr="00EB37F3">
        <w:rPr>
          <w:lang w:val="en-GB"/>
        </w:rPr>
        <w:t>, 306, 160–166.</w:t>
      </w:r>
    </w:p>
    <w:p w14:paraId="171D5BBE" w14:textId="77777777" w:rsidR="00EB37F3" w:rsidRPr="00EB37F3" w:rsidRDefault="00EB37F3" w:rsidP="00EB37F3">
      <w:pPr>
        <w:pStyle w:val="Litteraturfrteckning"/>
        <w:rPr>
          <w:lang w:val="en-GB"/>
        </w:rPr>
      </w:pPr>
      <w:r w:rsidRPr="00EB37F3">
        <w:rPr>
          <w:lang w:val="en-GB"/>
        </w:rPr>
        <w:t xml:space="preserve">Binkowski, F.P. &amp; Rudstam, L.G. (1994). Maximum Daily Ration of Great Lakes Bloater. </w:t>
      </w:r>
      <w:r w:rsidRPr="00EB37F3">
        <w:rPr>
          <w:i/>
          <w:iCs/>
          <w:lang w:val="en-GB"/>
        </w:rPr>
        <w:t>Transactions of the American Fisheries Society</w:t>
      </w:r>
      <w:r w:rsidRPr="00EB37F3">
        <w:rPr>
          <w:lang w:val="en-GB"/>
        </w:rPr>
        <w:t>, 123, 335–343.</w:t>
      </w:r>
    </w:p>
    <w:p w14:paraId="5C55526D" w14:textId="77777777" w:rsidR="00EB37F3" w:rsidRPr="00EB37F3" w:rsidRDefault="00EB37F3" w:rsidP="00EB37F3">
      <w:pPr>
        <w:pStyle w:val="Litteraturfrteckning"/>
        <w:rPr>
          <w:lang w:val="en-GB"/>
        </w:rPr>
      </w:pPr>
      <w:r w:rsidRPr="00EB37F3">
        <w:rPr>
          <w:lang w:val="en-GB"/>
        </w:rPr>
        <w:t>Björnsson, B., Steinarsson, A. &amp; Árnason, T. (2007). Growth model for Atlantic cod (</w:t>
      </w:r>
      <w:r w:rsidRPr="00EB37F3">
        <w:rPr>
          <w:i/>
          <w:iCs/>
          <w:lang w:val="en-GB"/>
        </w:rPr>
        <w:t>Gadus morhua</w:t>
      </w:r>
      <w:r w:rsidRPr="00EB37F3">
        <w:rPr>
          <w:lang w:val="en-GB"/>
        </w:rPr>
        <w:t xml:space="preserve">): Effects of temperature and body weight on growth rate. </w:t>
      </w:r>
      <w:r w:rsidRPr="00EB37F3">
        <w:rPr>
          <w:i/>
          <w:iCs/>
          <w:lang w:val="en-GB"/>
        </w:rPr>
        <w:t>Aquaculture</w:t>
      </w:r>
      <w:r w:rsidRPr="00EB37F3">
        <w:rPr>
          <w:lang w:val="en-GB"/>
        </w:rPr>
        <w:t>, 271, 216–226.</w:t>
      </w:r>
    </w:p>
    <w:p w14:paraId="50480799" w14:textId="77777777" w:rsidR="00EB37F3" w:rsidRPr="00EB37F3" w:rsidRDefault="00EB37F3" w:rsidP="00EB37F3">
      <w:pPr>
        <w:pStyle w:val="Litteraturfrteckning"/>
        <w:rPr>
          <w:lang w:val="en-GB"/>
        </w:rPr>
      </w:pPr>
      <w:r w:rsidRPr="00EB37F3">
        <w:rPr>
          <w:lang w:val="en-GB"/>
        </w:rPr>
        <w:t>Björnsson, B. &amp; Tryggvadóttir, S.V. (1996). Effects of size on optimal temperature for growth and growth efficiency of immature Atlantic halibut (</w:t>
      </w:r>
      <w:r w:rsidRPr="00EB37F3">
        <w:rPr>
          <w:i/>
          <w:iCs/>
          <w:lang w:val="en-GB"/>
        </w:rPr>
        <w:t>Hippoglossus hippoglossus</w:t>
      </w:r>
      <w:r w:rsidRPr="00EB37F3">
        <w:rPr>
          <w:lang w:val="en-GB"/>
        </w:rPr>
        <w:t xml:space="preserve"> L.). </w:t>
      </w:r>
      <w:r w:rsidRPr="00EB37F3">
        <w:rPr>
          <w:i/>
          <w:iCs/>
          <w:lang w:val="en-GB"/>
        </w:rPr>
        <w:t>Aquaculture</w:t>
      </w:r>
      <w:r w:rsidRPr="00EB37F3">
        <w:rPr>
          <w:lang w:val="en-GB"/>
        </w:rPr>
        <w:t>, 142, 33–42.</w:t>
      </w:r>
    </w:p>
    <w:p w14:paraId="765856EA" w14:textId="77777777" w:rsidR="00EB37F3" w:rsidRPr="00EB37F3" w:rsidRDefault="00EB37F3" w:rsidP="00EB37F3">
      <w:pPr>
        <w:pStyle w:val="Litteraturfrteckning"/>
        <w:rPr>
          <w:lang w:val="en-GB"/>
        </w:rPr>
      </w:pPr>
      <w:r w:rsidRPr="00EB37F3">
        <w:rPr>
          <w:lang w:val="en-GB"/>
        </w:rPr>
        <w:t xml:space="preserve">Brett, J.R., Shelbourn, J.E. &amp; Shoop, C.T. (1969). Growth rate and body composition of fingerling sockeye salmon, </w:t>
      </w:r>
      <w:r w:rsidRPr="00EB37F3">
        <w:rPr>
          <w:i/>
          <w:iCs/>
          <w:lang w:val="en-GB"/>
        </w:rPr>
        <w:t>Oncorhynchus nerka</w:t>
      </w:r>
      <w:r w:rsidRPr="00EB37F3">
        <w:rPr>
          <w:lang w:val="en-GB"/>
        </w:rPr>
        <w:t xml:space="preserve">, in relation to temperature and ration size. </w:t>
      </w:r>
      <w:r w:rsidRPr="00EB37F3">
        <w:rPr>
          <w:i/>
          <w:iCs/>
          <w:lang w:val="en-GB"/>
        </w:rPr>
        <w:t>J. Fish. Res. Bd. Can.</w:t>
      </w:r>
      <w:r w:rsidRPr="00EB37F3">
        <w:rPr>
          <w:lang w:val="en-GB"/>
        </w:rPr>
        <w:t>, 26, 2363–2394.</w:t>
      </w:r>
    </w:p>
    <w:p w14:paraId="360B4326" w14:textId="77777777" w:rsidR="00EB37F3" w:rsidRPr="00EB37F3" w:rsidRDefault="00EB37F3" w:rsidP="00EB37F3">
      <w:pPr>
        <w:pStyle w:val="Litteraturfrteckning"/>
        <w:rPr>
          <w:lang w:val="en-GB"/>
        </w:rPr>
      </w:pPr>
      <w:r w:rsidRPr="00EB37F3">
        <w:rPr>
          <w:lang w:val="en-GB"/>
        </w:rPr>
        <w:t xml:space="preserve">Chipps, S.R. &amp; Wahl, D.H. (2004). Development and Evaluation of a Western Mosquitofish Bioenergetics Model. </w:t>
      </w:r>
      <w:r w:rsidRPr="00EB37F3">
        <w:rPr>
          <w:i/>
          <w:iCs/>
          <w:lang w:val="en-GB"/>
        </w:rPr>
        <w:t>Transactions of the American Fisheries Society</w:t>
      </w:r>
      <w:r w:rsidRPr="00EB37F3">
        <w:rPr>
          <w:lang w:val="en-GB"/>
        </w:rPr>
        <w:t>, 133, 1150–1162.</w:t>
      </w:r>
    </w:p>
    <w:p w14:paraId="691BD142" w14:textId="77777777" w:rsidR="00EB37F3" w:rsidRPr="00EB37F3" w:rsidRDefault="00EB37F3" w:rsidP="00EB37F3">
      <w:pPr>
        <w:pStyle w:val="Litteraturfrteckning"/>
        <w:rPr>
          <w:lang w:val="en-GB"/>
        </w:rPr>
      </w:pPr>
      <w:r w:rsidRPr="00EB37F3">
        <w:rPr>
          <w:lang w:val="en-GB"/>
        </w:rPr>
        <w:t xml:space="preserve">Cui, Y. &amp; Wootton, R.J. (1988). Bioenergetics of growth of a cyprinid, </w:t>
      </w:r>
      <w:r w:rsidRPr="00EB37F3">
        <w:rPr>
          <w:i/>
          <w:iCs/>
          <w:lang w:val="en-GB"/>
        </w:rPr>
        <w:t>Phoxinus phoxinus</w:t>
      </w:r>
      <w:r w:rsidRPr="00EB37F3">
        <w:rPr>
          <w:lang w:val="en-GB"/>
        </w:rPr>
        <w:t xml:space="preserve">: the effect of ration, temperature and body size on food consumption, faecal production and nitrogenous excretion. </w:t>
      </w:r>
      <w:r w:rsidRPr="00EB37F3">
        <w:rPr>
          <w:i/>
          <w:iCs/>
          <w:lang w:val="en-GB"/>
        </w:rPr>
        <w:t>J Fish Biology</w:t>
      </w:r>
      <w:r w:rsidRPr="00EB37F3">
        <w:rPr>
          <w:lang w:val="en-GB"/>
        </w:rPr>
        <w:t>, 33, 431–443.</w:t>
      </w:r>
    </w:p>
    <w:p w14:paraId="6B37C39D" w14:textId="77777777" w:rsidR="00EB37F3" w:rsidRPr="00EB37F3" w:rsidRDefault="00EB37F3" w:rsidP="00EB37F3">
      <w:pPr>
        <w:pStyle w:val="Litteraturfrteckning"/>
        <w:rPr>
          <w:lang w:val="en-GB"/>
        </w:rPr>
      </w:pPr>
      <w:r w:rsidRPr="00EB37F3">
        <w:rPr>
          <w:lang w:val="en-GB"/>
        </w:rPr>
        <w:t xml:space="preserve">Degani, G., Gallagher, M.L. &amp; Meltzer, A. (1989). The influence of body size and temperature on oxygen consumption of the European eel, </w:t>
      </w:r>
      <w:r w:rsidRPr="00EB37F3">
        <w:rPr>
          <w:i/>
          <w:iCs/>
          <w:lang w:val="en-GB"/>
        </w:rPr>
        <w:t>Anguilla anguilla</w:t>
      </w:r>
      <w:r w:rsidRPr="00EB37F3">
        <w:rPr>
          <w:lang w:val="en-GB"/>
        </w:rPr>
        <w:t xml:space="preserve">. </w:t>
      </w:r>
      <w:r w:rsidRPr="00EB37F3">
        <w:rPr>
          <w:i/>
          <w:iCs/>
          <w:lang w:val="en-GB"/>
        </w:rPr>
        <w:t>J Fish Biology</w:t>
      </w:r>
      <w:r w:rsidRPr="00EB37F3">
        <w:rPr>
          <w:lang w:val="en-GB"/>
        </w:rPr>
        <w:t>, 34, 19–24.</w:t>
      </w:r>
    </w:p>
    <w:p w14:paraId="55585ACA" w14:textId="77777777" w:rsidR="00EB37F3" w:rsidRPr="00EB37F3" w:rsidRDefault="00EB37F3" w:rsidP="00EB37F3">
      <w:pPr>
        <w:pStyle w:val="Litteraturfrteckning"/>
        <w:rPr>
          <w:lang w:val="en-GB"/>
        </w:rPr>
      </w:pPr>
      <w:r w:rsidRPr="00EB37F3">
        <w:rPr>
          <w:lang w:val="en-GB"/>
        </w:rPr>
        <w:t xml:space="preserve">Deslauriers, D., Chipps, S.R., Breck, J.E., Rice, J.A. &amp; Madenjian, C.P. (2017). Fish Bioenergetics 4.0: An R-Based Modeling Application. </w:t>
      </w:r>
      <w:r w:rsidRPr="00EB37F3">
        <w:rPr>
          <w:i/>
          <w:iCs/>
          <w:lang w:val="en-GB"/>
        </w:rPr>
        <w:t>Fisheries</w:t>
      </w:r>
      <w:r w:rsidRPr="00EB37F3">
        <w:rPr>
          <w:lang w:val="en-GB"/>
        </w:rPr>
        <w:t>, 42, 586–596.</w:t>
      </w:r>
    </w:p>
    <w:p w14:paraId="399FE1DB" w14:textId="77777777" w:rsidR="00EB37F3" w:rsidRPr="00EB37F3" w:rsidRDefault="00EB37F3" w:rsidP="00EB37F3">
      <w:pPr>
        <w:pStyle w:val="Litteraturfrteckning"/>
        <w:rPr>
          <w:lang w:val="en-GB"/>
        </w:rPr>
      </w:pPr>
      <w:r w:rsidRPr="00EB37F3">
        <w:rPr>
          <w:lang w:val="en-GB"/>
        </w:rPr>
        <w:t xml:space="preserve">Du Perez, H., H., McLachlan, A. &amp; Marais, J.F.K. (1986). Oxygen consumption of a shallow water teleost, the spotted grunter, </w:t>
      </w:r>
      <w:r w:rsidRPr="00EB37F3">
        <w:rPr>
          <w:i/>
          <w:iCs/>
          <w:lang w:val="en-GB"/>
        </w:rPr>
        <w:t>Pomadysis commersonni</w:t>
      </w:r>
      <w:r w:rsidRPr="00EB37F3">
        <w:rPr>
          <w:lang w:val="en-GB"/>
        </w:rPr>
        <w:t xml:space="preserve"> (Lacépéde, 1802). </w:t>
      </w:r>
      <w:r w:rsidRPr="00EB37F3">
        <w:rPr>
          <w:i/>
          <w:iCs/>
          <w:lang w:val="en-GB"/>
        </w:rPr>
        <w:t>Comparative Biochemistry and Physiology</w:t>
      </w:r>
      <w:r w:rsidRPr="00EB37F3">
        <w:rPr>
          <w:lang w:val="en-GB"/>
        </w:rPr>
        <w:t>, 84a, 61–70.</w:t>
      </w:r>
    </w:p>
    <w:p w14:paraId="45A86CAB" w14:textId="77777777" w:rsidR="00EB37F3" w:rsidRPr="00EB37F3" w:rsidRDefault="00EB37F3" w:rsidP="00EB37F3">
      <w:pPr>
        <w:pStyle w:val="Litteraturfrteckning"/>
        <w:rPr>
          <w:lang w:val="en-GB"/>
        </w:rPr>
      </w:pPr>
      <w:r w:rsidRPr="00EB37F3">
        <w:rPr>
          <w:lang w:val="en-GB"/>
        </w:rPr>
        <w:t xml:space="preserve">Duston, J., Astatkie, T. &amp; MacIsaac, P.F. (2004). Effect of body size on growth and food conversion of juvenile striped bass reared at 16–28 °C in freshwater and seawater. </w:t>
      </w:r>
      <w:r w:rsidRPr="00EB37F3">
        <w:rPr>
          <w:i/>
          <w:iCs/>
          <w:lang w:val="en-GB"/>
        </w:rPr>
        <w:t>Aquaculture</w:t>
      </w:r>
      <w:r w:rsidRPr="00EB37F3">
        <w:rPr>
          <w:lang w:val="en-GB"/>
        </w:rPr>
        <w:t>, 234, 589–600.</w:t>
      </w:r>
    </w:p>
    <w:p w14:paraId="695DBB5A" w14:textId="77777777" w:rsidR="00EB37F3" w:rsidRPr="00EB37F3" w:rsidRDefault="00EB37F3" w:rsidP="00EB37F3">
      <w:pPr>
        <w:pStyle w:val="Litteraturfrteckning"/>
        <w:rPr>
          <w:lang w:val="en-GB"/>
        </w:rPr>
      </w:pPr>
      <w:r w:rsidRPr="00EB37F3">
        <w:rPr>
          <w:lang w:val="en-GB"/>
        </w:rPr>
        <w:lastRenderedPageBreak/>
        <w:t>Elliott, J.M. (1976). The Energetics of Feeding, Metabolism and Growth of Brown Trout (</w:t>
      </w:r>
      <w:r w:rsidRPr="00EB37F3">
        <w:rPr>
          <w:i/>
          <w:iCs/>
          <w:lang w:val="en-GB"/>
        </w:rPr>
        <w:t>Salmo trutta</w:t>
      </w:r>
      <w:r w:rsidRPr="00EB37F3">
        <w:rPr>
          <w:lang w:val="en-GB"/>
        </w:rPr>
        <w:t xml:space="preserve"> L.) in Relation to Body Weight, Water Temperature and Ration Size. </w:t>
      </w:r>
      <w:r w:rsidRPr="00EB37F3">
        <w:rPr>
          <w:i/>
          <w:iCs/>
          <w:lang w:val="en-GB"/>
        </w:rPr>
        <w:t>The Journal of Animal Ecology</w:t>
      </w:r>
      <w:r w:rsidRPr="00EB37F3">
        <w:rPr>
          <w:lang w:val="en-GB"/>
        </w:rPr>
        <w:t>, 45, 923.</w:t>
      </w:r>
    </w:p>
    <w:p w14:paraId="4BE966BA" w14:textId="77777777" w:rsidR="00EB37F3" w:rsidRPr="00EB37F3" w:rsidRDefault="00EB37F3" w:rsidP="00EB37F3">
      <w:pPr>
        <w:pStyle w:val="Litteraturfrteckning"/>
        <w:rPr>
          <w:lang w:val="en-GB"/>
        </w:rPr>
      </w:pPr>
      <w:r w:rsidRPr="00EB37F3">
        <w:rPr>
          <w:lang w:val="en-GB"/>
        </w:rPr>
        <w:t xml:space="preserve">Froese, R. &amp; Pauly, D. (2019). </w:t>
      </w:r>
      <w:r w:rsidRPr="00EB37F3">
        <w:rPr>
          <w:i/>
          <w:iCs/>
          <w:lang w:val="en-GB"/>
        </w:rPr>
        <w:t>Editors. FishBase</w:t>
      </w:r>
      <w:r w:rsidRPr="00EB37F3">
        <w:rPr>
          <w:lang w:val="en-GB"/>
        </w:rPr>
        <w:t>. World Wide Web electronic publication. www.fishbase.org, (12/2019).</w:t>
      </w:r>
    </w:p>
    <w:p w14:paraId="5416D126" w14:textId="77777777" w:rsidR="00EB37F3" w:rsidRPr="00EB37F3" w:rsidRDefault="00EB37F3" w:rsidP="00EB37F3">
      <w:pPr>
        <w:pStyle w:val="Litteraturfrteckning"/>
        <w:rPr>
          <w:lang w:val="en-GB"/>
        </w:rPr>
      </w:pPr>
      <w:r w:rsidRPr="00EB37F3">
        <w:rPr>
          <w:lang w:val="en-GB"/>
        </w:rPr>
        <w:t xml:space="preserve">Froese, R., Thorson, J.T. &amp; Reyes, R.B. (2014). A Bayesian approach for estimating length‐weight relationships in fishes. </w:t>
      </w:r>
      <w:r w:rsidRPr="00EB37F3">
        <w:rPr>
          <w:i/>
          <w:iCs/>
          <w:lang w:val="en-GB"/>
        </w:rPr>
        <w:t>Journal of Applied Ichthyology</w:t>
      </w:r>
      <w:r w:rsidRPr="00EB37F3">
        <w:rPr>
          <w:lang w:val="en-GB"/>
        </w:rPr>
        <w:t>, 30, 78–85.</w:t>
      </w:r>
    </w:p>
    <w:p w14:paraId="0A628802" w14:textId="77777777" w:rsidR="00EB37F3" w:rsidRPr="00EB37F3" w:rsidRDefault="00EB37F3" w:rsidP="00EB37F3">
      <w:pPr>
        <w:pStyle w:val="Litteraturfrteckning"/>
        <w:rPr>
          <w:lang w:val="en-GB"/>
        </w:rPr>
      </w:pPr>
      <w:r w:rsidRPr="00EB37F3">
        <w:rPr>
          <w:lang w:val="en-GB"/>
        </w:rPr>
        <w:t xml:space="preserve">From, J. &amp; Rasmussen, G. (1984). A growth model, gastric evacuation, and body composition in rainbow trout, </w:t>
      </w:r>
      <w:r w:rsidRPr="00EB37F3">
        <w:rPr>
          <w:i/>
          <w:iCs/>
          <w:lang w:val="en-GB"/>
        </w:rPr>
        <w:t>Salmo gairdneri</w:t>
      </w:r>
      <w:r w:rsidRPr="00EB37F3">
        <w:rPr>
          <w:lang w:val="en-GB"/>
        </w:rPr>
        <w:t xml:space="preserve"> Richardson, 1836. </w:t>
      </w:r>
      <w:r w:rsidRPr="00EB37F3">
        <w:rPr>
          <w:i/>
          <w:iCs/>
          <w:lang w:val="en-GB"/>
        </w:rPr>
        <w:t>Dana</w:t>
      </w:r>
      <w:r w:rsidRPr="00EB37F3">
        <w:rPr>
          <w:lang w:val="en-GB"/>
        </w:rPr>
        <w:t>, 3, 61–139.</w:t>
      </w:r>
    </w:p>
    <w:p w14:paraId="0108691B" w14:textId="77777777" w:rsidR="00EB37F3" w:rsidRPr="00EB37F3" w:rsidRDefault="00EB37F3" w:rsidP="00EB37F3">
      <w:pPr>
        <w:pStyle w:val="Litteraturfrteckning"/>
        <w:rPr>
          <w:lang w:val="en-GB"/>
        </w:rPr>
      </w:pPr>
      <w:r w:rsidRPr="00EB37F3">
        <w:rPr>
          <w:lang w:val="en-GB"/>
        </w:rPr>
        <w:t xml:space="preserve">Glencross, B.D. &amp; Felsing, M. (2006). Influence of fish size and water temperature on the metabolic demand for oxygen by barramundi, </w:t>
      </w:r>
      <w:r w:rsidRPr="00EB37F3">
        <w:rPr>
          <w:i/>
          <w:iCs/>
          <w:lang w:val="en-GB"/>
        </w:rPr>
        <w:t>Lates calcarifer</w:t>
      </w:r>
      <w:r w:rsidRPr="00EB37F3">
        <w:rPr>
          <w:lang w:val="en-GB"/>
        </w:rPr>
        <w:t xml:space="preserve"> (Bloch), in freshwater. </w:t>
      </w:r>
      <w:r w:rsidRPr="00EB37F3">
        <w:rPr>
          <w:i/>
          <w:iCs/>
          <w:lang w:val="en-GB"/>
        </w:rPr>
        <w:t>Aquaculture Res</w:t>
      </w:r>
      <w:r w:rsidRPr="00EB37F3">
        <w:rPr>
          <w:lang w:val="en-GB"/>
        </w:rPr>
        <w:t>, 37, 1055–1062.</w:t>
      </w:r>
    </w:p>
    <w:p w14:paraId="3AB4E303" w14:textId="77777777" w:rsidR="00EB37F3" w:rsidRPr="00EB37F3" w:rsidRDefault="00EB37F3" w:rsidP="00EB37F3">
      <w:pPr>
        <w:pStyle w:val="Litteraturfrteckning"/>
        <w:rPr>
          <w:lang w:val="en-GB"/>
        </w:rPr>
      </w:pPr>
      <w:r w:rsidRPr="00EB37F3">
        <w:rPr>
          <w:lang w:val="en-GB"/>
        </w:rPr>
        <w:t xml:space="preserve">Glover, D.C., DeVries, D.R. &amp; Wright, R.A. (2012). Effects of temperature, salinity and body size on routine metabolism of coastal largemouth bass </w:t>
      </w:r>
      <w:r w:rsidRPr="00EB37F3">
        <w:rPr>
          <w:i/>
          <w:iCs/>
          <w:lang w:val="en-GB"/>
        </w:rPr>
        <w:t>Micropterus salmoides</w:t>
      </w:r>
      <w:r w:rsidRPr="00EB37F3">
        <w:rPr>
          <w:lang w:val="en-GB"/>
        </w:rPr>
        <w:t xml:space="preserve">. </w:t>
      </w:r>
      <w:r w:rsidRPr="00EB37F3">
        <w:rPr>
          <w:i/>
          <w:iCs/>
          <w:lang w:val="en-GB"/>
        </w:rPr>
        <w:t>Journal of Fish Biology</w:t>
      </w:r>
      <w:r w:rsidRPr="00EB37F3">
        <w:rPr>
          <w:lang w:val="en-GB"/>
        </w:rPr>
        <w:t>, 81, 1463–1478.</w:t>
      </w:r>
    </w:p>
    <w:p w14:paraId="4875B864" w14:textId="77777777" w:rsidR="00EB37F3" w:rsidRPr="00EB37F3" w:rsidRDefault="00EB37F3" w:rsidP="00EB37F3">
      <w:pPr>
        <w:pStyle w:val="Litteraturfrteckning"/>
        <w:rPr>
          <w:lang w:val="en-GB"/>
        </w:rPr>
      </w:pPr>
      <w:r w:rsidRPr="00EB37F3">
        <w:rPr>
          <w:lang w:val="en-GB"/>
        </w:rPr>
        <w:t xml:space="preserve">Handeland, S.O., Imsland, A.K. &amp; Stefansson, S.O. (2008). The effect of temperature and fish size on growth, feed intake, food conversion efficiency and stomach evacuation rate of Atlantic salmon post-smolts. </w:t>
      </w:r>
      <w:r w:rsidRPr="00EB37F3">
        <w:rPr>
          <w:i/>
          <w:iCs/>
          <w:lang w:val="en-GB"/>
        </w:rPr>
        <w:t>Aquaculture</w:t>
      </w:r>
      <w:r w:rsidRPr="00EB37F3">
        <w:rPr>
          <w:lang w:val="en-GB"/>
        </w:rPr>
        <w:t>, 283, 36–42.</w:t>
      </w:r>
    </w:p>
    <w:p w14:paraId="672FB283" w14:textId="77777777" w:rsidR="00EB37F3" w:rsidRPr="00EB37F3" w:rsidRDefault="00EB37F3" w:rsidP="00EB37F3">
      <w:pPr>
        <w:pStyle w:val="Litteraturfrteckning"/>
        <w:rPr>
          <w:lang w:val="en-GB"/>
        </w:rPr>
      </w:pPr>
      <w:r w:rsidRPr="00EB37F3">
        <w:rPr>
          <w:lang w:val="en-GB"/>
        </w:rPr>
        <w:t xml:space="preserve">Hayward, R.S. &amp; Arnold, E. (1996). Temperature Dependence of Maximum Daily Consumption in White Crappie: Implications for Fisheries Management. </w:t>
      </w:r>
      <w:r w:rsidRPr="00EB37F3">
        <w:rPr>
          <w:i/>
          <w:iCs/>
          <w:lang w:val="en-GB"/>
        </w:rPr>
        <w:t>Transactions of the American Fisheries Society</w:t>
      </w:r>
      <w:r w:rsidRPr="00EB37F3">
        <w:rPr>
          <w:lang w:val="en-GB"/>
        </w:rPr>
        <w:t>, 125, 132–138.</w:t>
      </w:r>
    </w:p>
    <w:p w14:paraId="2BE031CB" w14:textId="77777777" w:rsidR="00EB37F3" w:rsidRPr="00EB37F3" w:rsidRDefault="00EB37F3" w:rsidP="00EB37F3">
      <w:pPr>
        <w:pStyle w:val="Litteraturfrteckning"/>
        <w:rPr>
          <w:lang w:val="en-GB"/>
        </w:rPr>
      </w:pPr>
      <w:r w:rsidRPr="00EB37F3">
        <w:rPr>
          <w:lang w:val="en-GB"/>
        </w:rPr>
        <w:t xml:space="preserve">Heuton, M., Ayala, L., Morante, A., Dayton, K., Jones, A.C., Hunt, J.R., </w:t>
      </w:r>
      <w:r w:rsidRPr="00EB37F3">
        <w:rPr>
          <w:i/>
          <w:iCs/>
          <w:lang w:val="en-GB"/>
        </w:rPr>
        <w:t>et al.</w:t>
      </w:r>
      <w:r w:rsidRPr="00EB37F3">
        <w:rPr>
          <w:lang w:val="en-GB"/>
        </w:rPr>
        <w:t xml:space="preserve"> (2018). Oxygen consumption of desert pupfish at ecologically relevant temperatures suggests a significant role for anaerobic metabolism. </w:t>
      </w:r>
      <w:r w:rsidRPr="00EB37F3">
        <w:rPr>
          <w:i/>
          <w:iCs/>
          <w:lang w:val="en-GB"/>
        </w:rPr>
        <w:t>J Comp Physiol B</w:t>
      </w:r>
      <w:r w:rsidRPr="00EB37F3">
        <w:rPr>
          <w:lang w:val="en-GB"/>
        </w:rPr>
        <w:t>, 188, 821–830.</w:t>
      </w:r>
    </w:p>
    <w:p w14:paraId="52E3094B" w14:textId="77777777" w:rsidR="00EB37F3" w:rsidRPr="00EB37F3" w:rsidRDefault="00EB37F3" w:rsidP="00EB37F3">
      <w:pPr>
        <w:pStyle w:val="Litteraturfrteckning"/>
        <w:rPr>
          <w:lang w:val="en-GB"/>
        </w:rPr>
      </w:pPr>
      <w:r w:rsidRPr="00EB37F3">
        <w:rPr>
          <w:lang w:val="en-GB"/>
        </w:rPr>
        <w:t xml:space="preserve">Horodysky, A.Z., Brill, R.W., Bushnell, P.G., Musick, J.A. &amp; Latour, R.J. (2011). Comparative metabolic rates of common western North Atlantic Ocean sciaenid fishes. </w:t>
      </w:r>
      <w:r w:rsidRPr="00EB37F3">
        <w:rPr>
          <w:i/>
          <w:iCs/>
          <w:lang w:val="en-GB"/>
        </w:rPr>
        <w:t>Journal of Fish Biology</w:t>
      </w:r>
      <w:r w:rsidRPr="00EB37F3">
        <w:rPr>
          <w:lang w:val="en-GB"/>
        </w:rPr>
        <w:t>, 79, 235–255.</w:t>
      </w:r>
    </w:p>
    <w:p w14:paraId="6AE86633" w14:textId="77777777" w:rsidR="00EB37F3" w:rsidRPr="00006031" w:rsidRDefault="00EB37F3" w:rsidP="00EB37F3">
      <w:pPr>
        <w:pStyle w:val="Litteraturfrteckning"/>
      </w:pPr>
      <w:r w:rsidRPr="00EB37F3">
        <w:rPr>
          <w:lang w:val="en-GB"/>
        </w:rPr>
        <w:t xml:space="preserve">Imsland, A.K., Foss, A., Sparboe, L.O. &amp; Sigurdsson, S. (2006). The effect of temperature and fish size on growth and feed efficiency ratio of juvenile spotted wolffish </w:t>
      </w:r>
      <w:r w:rsidRPr="00EB37F3">
        <w:rPr>
          <w:i/>
          <w:iCs/>
          <w:lang w:val="en-GB"/>
        </w:rPr>
        <w:t>Anarhichas minor</w:t>
      </w:r>
      <w:r w:rsidRPr="00EB37F3">
        <w:rPr>
          <w:lang w:val="en-GB"/>
        </w:rPr>
        <w:t xml:space="preserve">. </w:t>
      </w:r>
      <w:r w:rsidRPr="00006031">
        <w:rPr>
          <w:i/>
          <w:iCs/>
        </w:rPr>
        <w:t>J Fish Biology</w:t>
      </w:r>
      <w:r w:rsidRPr="00006031">
        <w:t>, 68, 1107–1122.</w:t>
      </w:r>
    </w:p>
    <w:p w14:paraId="70A59834" w14:textId="77777777" w:rsidR="00EB37F3" w:rsidRPr="00EB37F3" w:rsidRDefault="00EB37F3" w:rsidP="00EB37F3">
      <w:pPr>
        <w:pStyle w:val="Litteraturfrteckning"/>
        <w:rPr>
          <w:lang w:val="en-GB"/>
        </w:rPr>
      </w:pPr>
      <w:r w:rsidRPr="00006031">
        <w:t xml:space="preserve">Iwata, N., Kikuchi, K., Honda, H., Kiyono, M. &amp; Kurokura, H. (1994). </w:t>
      </w:r>
      <w:r w:rsidRPr="00EB37F3">
        <w:rPr>
          <w:lang w:val="en-GB"/>
        </w:rPr>
        <w:t xml:space="preserve">Effects of temperature on the growth of Japanese flounder. </w:t>
      </w:r>
      <w:r w:rsidRPr="00EB37F3">
        <w:rPr>
          <w:i/>
          <w:iCs/>
          <w:lang w:val="en-GB"/>
        </w:rPr>
        <w:t>Fisheries science</w:t>
      </w:r>
      <w:r w:rsidRPr="00EB37F3">
        <w:rPr>
          <w:lang w:val="en-GB"/>
        </w:rPr>
        <w:t>, 60, 527–531.</w:t>
      </w:r>
    </w:p>
    <w:p w14:paraId="1BCCEF77" w14:textId="77777777" w:rsidR="00EB37F3" w:rsidRPr="00EB37F3" w:rsidRDefault="00EB37F3" w:rsidP="00EB37F3">
      <w:pPr>
        <w:pStyle w:val="Litteraturfrteckning"/>
        <w:rPr>
          <w:lang w:val="en-GB"/>
        </w:rPr>
      </w:pPr>
      <w:r w:rsidRPr="00EB37F3">
        <w:rPr>
          <w:lang w:val="en-GB"/>
        </w:rPr>
        <w:t>Laurel, B.J., Copeman, L.A., Spencer, M. &amp; Iseri, P. (2017). Temperature-dependent growth as a function of size and age in juvenile Arctic cod (</w:t>
      </w:r>
      <w:r w:rsidRPr="00EB37F3">
        <w:rPr>
          <w:i/>
          <w:iCs/>
          <w:lang w:val="en-GB"/>
        </w:rPr>
        <w:t>Boreogadus saida</w:t>
      </w:r>
      <w:r w:rsidRPr="00EB37F3">
        <w:rPr>
          <w:lang w:val="en-GB"/>
        </w:rPr>
        <w:t xml:space="preserve">). </w:t>
      </w:r>
      <w:r w:rsidRPr="00EB37F3">
        <w:rPr>
          <w:i/>
          <w:iCs/>
          <w:lang w:val="en-GB"/>
        </w:rPr>
        <w:t>ICES Journal of Marine Science</w:t>
      </w:r>
      <w:r w:rsidRPr="00EB37F3">
        <w:rPr>
          <w:lang w:val="en-GB"/>
        </w:rPr>
        <w:t>, 74, 1614–1621.</w:t>
      </w:r>
    </w:p>
    <w:p w14:paraId="200B635A" w14:textId="77777777" w:rsidR="00EB37F3" w:rsidRPr="00006031" w:rsidRDefault="00EB37F3" w:rsidP="00EB37F3">
      <w:pPr>
        <w:pStyle w:val="Litteraturfrteckning"/>
      </w:pPr>
      <w:r w:rsidRPr="00EB37F3">
        <w:rPr>
          <w:lang w:val="en-GB"/>
        </w:rPr>
        <w:t>Lessmark, O. (1983). Competition between perch (</w:t>
      </w:r>
      <w:r w:rsidRPr="00EB37F3">
        <w:rPr>
          <w:i/>
          <w:iCs/>
          <w:lang w:val="en-GB"/>
        </w:rPr>
        <w:t>Perca fluviatilis</w:t>
      </w:r>
      <w:r w:rsidRPr="00EB37F3">
        <w:rPr>
          <w:lang w:val="en-GB"/>
        </w:rPr>
        <w:t>) and roach (</w:t>
      </w:r>
      <w:r w:rsidRPr="00EB37F3">
        <w:rPr>
          <w:i/>
          <w:iCs/>
          <w:lang w:val="en-GB"/>
        </w:rPr>
        <w:t>Rutilus rutilus</w:t>
      </w:r>
      <w:r w:rsidRPr="00EB37F3">
        <w:rPr>
          <w:lang w:val="en-GB"/>
        </w:rPr>
        <w:t xml:space="preserve">) in south Swedish lakes. </w:t>
      </w:r>
      <w:r w:rsidRPr="00006031">
        <w:t>PhD Thesis. Limnologiska Institutionen, Lunds Universitet (Sweden).</w:t>
      </w:r>
    </w:p>
    <w:p w14:paraId="6FEF333B" w14:textId="77777777" w:rsidR="00EB37F3" w:rsidRPr="00EB37F3" w:rsidRDefault="00EB37F3" w:rsidP="00EB37F3">
      <w:pPr>
        <w:pStyle w:val="Litteraturfrteckning"/>
        <w:rPr>
          <w:lang w:val="en-GB"/>
        </w:rPr>
      </w:pPr>
      <w:r w:rsidRPr="00006031">
        <w:t xml:space="preserve">Lin, X., Xie, S., Su, Y. &amp; Cui, Y. (2008). </w:t>
      </w:r>
      <w:r w:rsidRPr="00EB37F3">
        <w:rPr>
          <w:lang w:val="en-GB"/>
        </w:rPr>
        <w:t>Optimum temperature for the growth performance of juvenile orange-spotted grouper (</w:t>
      </w:r>
      <w:r w:rsidRPr="00EB37F3">
        <w:rPr>
          <w:i/>
          <w:iCs/>
          <w:lang w:val="en-GB"/>
        </w:rPr>
        <w:t>Epinephelus coioides</w:t>
      </w:r>
      <w:r w:rsidRPr="00EB37F3">
        <w:rPr>
          <w:lang w:val="en-GB"/>
        </w:rPr>
        <w:t xml:space="preserve"> H.). </w:t>
      </w:r>
      <w:r w:rsidRPr="00EB37F3">
        <w:rPr>
          <w:i/>
          <w:iCs/>
          <w:lang w:val="en-GB"/>
        </w:rPr>
        <w:t>Chin. J. Ocean. Limnol.</w:t>
      </w:r>
      <w:r w:rsidRPr="00EB37F3">
        <w:rPr>
          <w:lang w:val="en-GB"/>
        </w:rPr>
        <w:t>, 26, 69–75.</w:t>
      </w:r>
    </w:p>
    <w:p w14:paraId="468D5FD6" w14:textId="77777777" w:rsidR="00EB37F3" w:rsidRPr="00EB37F3" w:rsidRDefault="00EB37F3" w:rsidP="00EB37F3">
      <w:pPr>
        <w:pStyle w:val="Litteraturfrteckning"/>
        <w:rPr>
          <w:lang w:val="en-GB"/>
        </w:rPr>
      </w:pPr>
      <w:r w:rsidRPr="00EB37F3">
        <w:rPr>
          <w:lang w:val="en-GB"/>
        </w:rPr>
        <w:t xml:space="preserve">Liu, J., Cui, Y. &amp; Liu, J. (1998). Food consumption and growth of two piscivorous fishes, the mandarin fish and the Chinese snakehead. </w:t>
      </w:r>
      <w:r w:rsidRPr="00EB37F3">
        <w:rPr>
          <w:i/>
          <w:iCs/>
          <w:lang w:val="en-GB"/>
        </w:rPr>
        <w:t>Journal of Fish Biology</w:t>
      </w:r>
      <w:r w:rsidRPr="00EB37F3">
        <w:rPr>
          <w:lang w:val="en-GB"/>
        </w:rPr>
        <w:t>, 53, 1071–1083.</w:t>
      </w:r>
    </w:p>
    <w:p w14:paraId="38A262E5" w14:textId="77777777" w:rsidR="00EB37F3" w:rsidRPr="00EB37F3" w:rsidRDefault="00EB37F3" w:rsidP="00EB37F3">
      <w:pPr>
        <w:pStyle w:val="Litteraturfrteckning"/>
        <w:rPr>
          <w:lang w:val="en-GB"/>
        </w:rPr>
      </w:pPr>
      <w:r w:rsidRPr="00EB37F3">
        <w:rPr>
          <w:lang w:val="en-GB"/>
        </w:rPr>
        <w:lastRenderedPageBreak/>
        <w:t>Liu, J., Cui, Y. &amp; Liu, J. (2000). Resting metabolism and heat increment of feeding in mandarin fish (</w:t>
      </w:r>
      <w:r w:rsidRPr="00EB37F3">
        <w:rPr>
          <w:i/>
          <w:iCs/>
          <w:lang w:val="en-GB"/>
        </w:rPr>
        <w:t>Siniperca chuatsi</w:t>
      </w:r>
      <w:r w:rsidRPr="00EB37F3">
        <w:rPr>
          <w:lang w:val="en-GB"/>
        </w:rPr>
        <w:t>) and Chinese snakehead (</w:t>
      </w:r>
      <w:r w:rsidRPr="00EB37F3">
        <w:rPr>
          <w:i/>
          <w:iCs/>
          <w:lang w:val="en-GB"/>
        </w:rPr>
        <w:t>Channa argus</w:t>
      </w:r>
      <w:r w:rsidRPr="00EB37F3">
        <w:rPr>
          <w:lang w:val="en-GB"/>
        </w:rPr>
        <w:t xml:space="preserve">). </w:t>
      </w:r>
      <w:r w:rsidRPr="00EB37F3">
        <w:rPr>
          <w:i/>
          <w:iCs/>
          <w:lang w:val="en-GB"/>
        </w:rPr>
        <w:t>Comparative Biochemistry and Physiology Part A: Molecular &amp; Integrative Physiology</w:t>
      </w:r>
      <w:r w:rsidRPr="00EB37F3">
        <w:rPr>
          <w:lang w:val="en-GB"/>
        </w:rPr>
        <w:t>, 127, 131–138.</w:t>
      </w:r>
    </w:p>
    <w:p w14:paraId="48B8AFFA" w14:textId="77777777" w:rsidR="00EB37F3" w:rsidRPr="00EB37F3" w:rsidRDefault="00EB37F3" w:rsidP="00EB37F3">
      <w:pPr>
        <w:pStyle w:val="Litteraturfrteckning"/>
        <w:rPr>
          <w:lang w:val="en-GB"/>
        </w:rPr>
      </w:pPr>
      <w:r w:rsidRPr="00EB37F3">
        <w:rPr>
          <w:lang w:val="en-GB"/>
        </w:rPr>
        <w:t xml:space="preserve">Luo, Y.P. &amp; Wang, Q.Q. (2012). Effects of body mass and temperature on routine metabolic rate of juvenile largemouth bronze gudgeon </w:t>
      </w:r>
      <w:r w:rsidRPr="00EB37F3">
        <w:rPr>
          <w:i/>
          <w:iCs/>
          <w:lang w:val="en-GB"/>
        </w:rPr>
        <w:t>Coreius guichenoti</w:t>
      </w:r>
      <w:r w:rsidRPr="00EB37F3">
        <w:rPr>
          <w:lang w:val="en-GB"/>
        </w:rPr>
        <w:t xml:space="preserve">. </w:t>
      </w:r>
      <w:r w:rsidRPr="00EB37F3">
        <w:rPr>
          <w:i/>
          <w:iCs/>
          <w:lang w:val="en-GB"/>
        </w:rPr>
        <w:t>Journal of Fish Biology</w:t>
      </w:r>
      <w:r w:rsidRPr="00EB37F3">
        <w:rPr>
          <w:lang w:val="en-GB"/>
        </w:rPr>
        <w:t>, 80, 842–851.</w:t>
      </w:r>
    </w:p>
    <w:p w14:paraId="7043D9EB" w14:textId="77777777" w:rsidR="00EB37F3" w:rsidRPr="00EB37F3" w:rsidRDefault="00EB37F3" w:rsidP="00EB37F3">
      <w:pPr>
        <w:pStyle w:val="Litteraturfrteckning"/>
        <w:rPr>
          <w:lang w:val="en-GB"/>
        </w:rPr>
      </w:pPr>
      <w:r w:rsidRPr="00EB37F3">
        <w:rPr>
          <w:lang w:val="en-GB"/>
        </w:rPr>
        <w:t xml:space="preserve">Marmulla, G. &amp; Rosch, R. (1990). Maximum daily ration of juvenile fish fed on living natural zooplankton. </w:t>
      </w:r>
      <w:r w:rsidRPr="00EB37F3">
        <w:rPr>
          <w:i/>
          <w:iCs/>
          <w:lang w:val="en-GB"/>
        </w:rPr>
        <w:t>J Fish Biology</w:t>
      </w:r>
      <w:r w:rsidRPr="00EB37F3">
        <w:rPr>
          <w:lang w:val="en-GB"/>
        </w:rPr>
        <w:t>, 36, 789–801.</w:t>
      </w:r>
    </w:p>
    <w:p w14:paraId="760BECE0" w14:textId="77777777" w:rsidR="00EB37F3" w:rsidRPr="00EB37F3" w:rsidRDefault="00EB37F3" w:rsidP="00EB37F3">
      <w:pPr>
        <w:pStyle w:val="Litteraturfrteckning"/>
        <w:rPr>
          <w:lang w:val="en-GB"/>
        </w:rPr>
      </w:pPr>
      <w:r w:rsidRPr="00EB37F3">
        <w:rPr>
          <w:lang w:val="en-GB"/>
        </w:rPr>
        <w:t xml:space="preserve">Mesa, M.G., Weiland, L.K., Christiansen, H.E., Sauter, S.T. &amp; Beauchamp, D.A. (2013). Development and evaluation of a bioenergetics model for bull trout. </w:t>
      </w:r>
      <w:r w:rsidRPr="00EB37F3">
        <w:rPr>
          <w:i/>
          <w:iCs/>
          <w:lang w:val="en-GB"/>
        </w:rPr>
        <w:t>Transactions of the American Fisheries Society</w:t>
      </w:r>
      <w:r w:rsidRPr="00EB37F3">
        <w:rPr>
          <w:lang w:val="en-GB"/>
        </w:rPr>
        <w:t>, 142, 41–49.</w:t>
      </w:r>
    </w:p>
    <w:p w14:paraId="428B4BC7" w14:textId="77777777" w:rsidR="00EB37F3" w:rsidRPr="00EB37F3" w:rsidRDefault="00EB37F3" w:rsidP="00EB37F3">
      <w:pPr>
        <w:pStyle w:val="Litteraturfrteckning"/>
        <w:rPr>
          <w:lang w:val="en-GB"/>
        </w:rPr>
      </w:pPr>
      <w:r w:rsidRPr="00EB37F3">
        <w:rPr>
          <w:lang w:val="en-GB"/>
        </w:rPr>
        <w:t xml:space="preserve">Meskendahl, L., Herrmann, J.-P. &amp; Temming, A. (2010). Effects of temperature and body mass on metabolic rates of sprat, </w:t>
      </w:r>
      <w:r w:rsidRPr="00EB37F3">
        <w:rPr>
          <w:i/>
          <w:iCs/>
          <w:lang w:val="en-GB"/>
        </w:rPr>
        <w:t>Sprattus sprattus</w:t>
      </w:r>
      <w:r w:rsidRPr="00EB37F3">
        <w:rPr>
          <w:lang w:val="en-GB"/>
        </w:rPr>
        <w:t xml:space="preserve"> L. </w:t>
      </w:r>
      <w:r w:rsidRPr="00EB37F3">
        <w:rPr>
          <w:i/>
          <w:iCs/>
          <w:lang w:val="en-GB"/>
        </w:rPr>
        <w:t>Mar Biol</w:t>
      </w:r>
      <w:r w:rsidRPr="00EB37F3">
        <w:rPr>
          <w:lang w:val="en-GB"/>
        </w:rPr>
        <w:t>, 157, 1917–1927.</w:t>
      </w:r>
    </w:p>
    <w:p w14:paraId="74E6FB9D" w14:textId="77777777" w:rsidR="00EB37F3" w:rsidRPr="00EB37F3" w:rsidRDefault="00EB37F3" w:rsidP="00EB37F3">
      <w:pPr>
        <w:pStyle w:val="Litteraturfrteckning"/>
        <w:rPr>
          <w:lang w:val="en-GB"/>
        </w:rPr>
      </w:pPr>
      <w:r w:rsidRPr="00EB37F3">
        <w:rPr>
          <w:lang w:val="en-GB"/>
        </w:rPr>
        <w:t xml:space="preserve">Messmer, V., Pratchett, M.S., Hoey, A.S., Tobin, A.J., Coker, D.J., Cooke, S.J., </w:t>
      </w:r>
      <w:r w:rsidRPr="00EB37F3">
        <w:rPr>
          <w:i/>
          <w:iCs/>
          <w:lang w:val="en-GB"/>
        </w:rPr>
        <w:t>et al.</w:t>
      </w:r>
      <w:r w:rsidRPr="00EB37F3">
        <w:rPr>
          <w:lang w:val="en-GB"/>
        </w:rPr>
        <w:t xml:space="preserve"> (2017). Global warming may disproportionately affect larger adults in a predatory coral reef fish. </w:t>
      </w:r>
      <w:r w:rsidRPr="00EB37F3">
        <w:rPr>
          <w:i/>
          <w:iCs/>
          <w:lang w:val="en-GB"/>
        </w:rPr>
        <w:t>Global Change Biology</w:t>
      </w:r>
      <w:r w:rsidRPr="00EB37F3">
        <w:rPr>
          <w:lang w:val="en-GB"/>
        </w:rPr>
        <w:t>, 23, 2230–2240.</w:t>
      </w:r>
    </w:p>
    <w:p w14:paraId="5C4FAC92" w14:textId="77777777" w:rsidR="00EB37F3" w:rsidRPr="00EB37F3" w:rsidRDefault="00EB37F3" w:rsidP="00EB37F3">
      <w:pPr>
        <w:pStyle w:val="Litteraturfrteckning"/>
        <w:rPr>
          <w:lang w:val="en-GB"/>
        </w:rPr>
      </w:pPr>
      <w:r w:rsidRPr="00EB37F3">
        <w:rPr>
          <w:lang w:val="en-GB"/>
        </w:rPr>
        <w:t xml:space="preserve">Milano, D., Vigliano, P. &amp; Beauchamp, D. (2016). Effect of body size and temperature on respiration of </w:t>
      </w:r>
      <w:r w:rsidRPr="00EB37F3">
        <w:rPr>
          <w:i/>
          <w:iCs/>
          <w:lang w:val="en-GB"/>
        </w:rPr>
        <w:t>Galaxias maculatus</w:t>
      </w:r>
      <w:r w:rsidRPr="00EB37F3">
        <w:rPr>
          <w:lang w:val="en-GB"/>
        </w:rPr>
        <w:t xml:space="preserve"> (Pisces: Galaxiidae). </w:t>
      </w:r>
      <w:r w:rsidRPr="00EB37F3">
        <w:rPr>
          <w:i/>
          <w:iCs/>
          <w:lang w:val="en-GB"/>
        </w:rPr>
        <w:t>New Zealand Journal of Marine and Freshwater Research</w:t>
      </w:r>
      <w:r w:rsidRPr="00EB37F3">
        <w:rPr>
          <w:lang w:val="en-GB"/>
        </w:rPr>
        <w:t>, 51, 295–303.</w:t>
      </w:r>
    </w:p>
    <w:p w14:paraId="779C44A9" w14:textId="77777777" w:rsidR="00EB37F3" w:rsidRPr="00EB37F3" w:rsidRDefault="00EB37F3" w:rsidP="00EB37F3">
      <w:pPr>
        <w:pStyle w:val="Litteraturfrteckning"/>
        <w:rPr>
          <w:lang w:val="en-GB"/>
        </w:rPr>
      </w:pPr>
      <w:r w:rsidRPr="00EB37F3">
        <w:rPr>
          <w:lang w:val="en-GB"/>
        </w:rPr>
        <w:t xml:space="preserve">Nytrø, A.V., Vikingstad, E., Foss, A., Hangstad, T.A., Reynolds, P., Eliassen, G., </w:t>
      </w:r>
      <w:r w:rsidRPr="00EB37F3">
        <w:rPr>
          <w:i/>
          <w:iCs/>
          <w:lang w:val="en-GB"/>
        </w:rPr>
        <w:t>et al.</w:t>
      </w:r>
      <w:r w:rsidRPr="00EB37F3">
        <w:rPr>
          <w:lang w:val="en-GB"/>
        </w:rPr>
        <w:t xml:space="preserve"> (2014). The effect of temperature and fish size on growth of juvenile lumpfish (</w:t>
      </w:r>
      <w:r w:rsidRPr="00EB37F3">
        <w:rPr>
          <w:i/>
          <w:iCs/>
          <w:lang w:val="en-GB"/>
        </w:rPr>
        <w:t>Cyclopterus lumpus</w:t>
      </w:r>
      <w:r w:rsidRPr="00EB37F3">
        <w:rPr>
          <w:lang w:val="en-GB"/>
        </w:rPr>
        <w:t xml:space="preserve"> L.). </w:t>
      </w:r>
      <w:r w:rsidRPr="00EB37F3">
        <w:rPr>
          <w:i/>
          <w:iCs/>
          <w:lang w:val="en-GB"/>
        </w:rPr>
        <w:t>Aquaculture</w:t>
      </w:r>
      <w:r w:rsidRPr="00EB37F3">
        <w:rPr>
          <w:lang w:val="en-GB"/>
        </w:rPr>
        <w:t>, 434, 296–302.</w:t>
      </w:r>
    </w:p>
    <w:p w14:paraId="41030F9D" w14:textId="77777777" w:rsidR="00EB37F3" w:rsidRPr="00EB37F3" w:rsidRDefault="00EB37F3" w:rsidP="00EB37F3">
      <w:pPr>
        <w:pStyle w:val="Litteraturfrteckning"/>
        <w:rPr>
          <w:lang w:val="en-GB"/>
        </w:rPr>
      </w:pPr>
      <w:r w:rsidRPr="00EB37F3">
        <w:rPr>
          <w:lang w:val="en-GB"/>
        </w:rPr>
        <w:t xml:space="preserve">Ohlberger, J., Mehner, Thomas., Staaks, Georg. &amp; Hölker, Franz. (2012). Intraspecific temperature dependence of the scaling of metabolic rate with body mass in fishes and its ecological implications. </w:t>
      </w:r>
      <w:r w:rsidRPr="00EB37F3">
        <w:rPr>
          <w:i/>
          <w:iCs/>
          <w:lang w:val="en-GB"/>
        </w:rPr>
        <w:t>Oikos</w:t>
      </w:r>
      <w:r w:rsidRPr="00EB37F3">
        <w:rPr>
          <w:lang w:val="en-GB"/>
        </w:rPr>
        <w:t>, 121, 245–251.</w:t>
      </w:r>
    </w:p>
    <w:p w14:paraId="2D7ADC91" w14:textId="77777777" w:rsidR="00EB37F3" w:rsidRPr="00EB37F3" w:rsidRDefault="00EB37F3" w:rsidP="00EB37F3">
      <w:pPr>
        <w:pStyle w:val="Litteraturfrteckning"/>
        <w:rPr>
          <w:lang w:val="en-GB"/>
        </w:rPr>
      </w:pPr>
      <w:r w:rsidRPr="00EB37F3">
        <w:rPr>
          <w:lang w:val="en-GB"/>
        </w:rPr>
        <w:t xml:space="preserve">Patterson, J.T., Mims, S.D. &amp; Wright, R.A. (2013). Effects of body mass and water temperature on routine metabolism of American paddlefish </w:t>
      </w:r>
      <w:r w:rsidRPr="00EB37F3">
        <w:rPr>
          <w:i/>
          <w:iCs/>
          <w:lang w:val="en-GB"/>
        </w:rPr>
        <w:t>Polyodon spathula</w:t>
      </w:r>
      <w:r w:rsidRPr="00EB37F3">
        <w:rPr>
          <w:lang w:val="en-GB"/>
        </w:rPr>
        <w:t xml:space="preserve">: routine metabolism of </w:t>
      </w:r>
      <w:r w:rsidRPr="00EB37F3">
        <w:rPr>
          <w:i/>
          <w:iCs/>
          <w:lang w:val="en-GB"/>
        </w:rPr>
        <w:t>polyodon</w:t>
      </w:r>
      <w:r w:rsidRPr="00EB37F3">
        <w:rPr>
          <w:lang w:val="en-GB"/>
        </w:rPr>
        <w:t xml:space="preserve"> </w:t>
      </w:r>
      <w:r w:rsidRPr="00EB37F3">
        <w:rPr>
          <w:i/>
          <w:iCs/>
          <w:lang w:val="en-GB"/>
        </w:rPr>
        <w:t>spathula</w:t>
      </w:r>
      <w:r w:rsidRPr="00EB37F3">
        <w:rPr>
          <w:lang w:val="en-GB"/>
        </w:rPr>
        <w:t xml:space="preserve">. </w:t>
      </w:r>
      <w:r w:rsidRPr="00EB37F3">
        <w:rPr>
          <w:i/>
          <w:iCs/>
          <w:lang w:val="en-GB"/>
        </w:rPr>
        <w:t>J Fish Biol</w:t>
      </w:r>
      <w:r w:rsidRPr="00EB37F3">
        <w:rPr>
          <w:lang w:val="en-GB"/>
        </w:rPr>
        <w:t>, 82, 1269–1280.</w:t>
      </w:r>
    </w:p>
    <w:p w14:paraId="5D6C7B0B" w14:textId="77777777" w:rsidR="00EB37F3" w:rsidRPr="00EB37F3" w:rsidRDefault="00EB37F3" w:rsidP="00EB37F3">
      <w:pPr>
        <w:pStyle w:val="Litteraturfrteckning"/>
        <w:rPr>
          <w:lang w:val="en-GB"/>
        </w:rPr>
      </w:pPr>
      <w:r w:rsidRPr="00EB37F3">
        <w:rPr>
          <w:lang w:val="en-GB"/>
        </w:rPr>
        <w:t xml:space="preserve">Peck, M.A., Buckley, L.J. &amp; Bengtson, D.A. (2005). Effects of temperature, body size and feeding on rates of metabolism in young-of-the-year haddock. </w:t>
      </w:r>
      <w:r w:rsidRPr="00EB37F3">
        <w:rPr>
          <w:i/>
          <w:iCs/>
          <w:lang w:val="en-GB"/>
        </w:rPr>
        <w:t>Journal of Fish Biology</w:t>
      </w:r>
      <w:r w:rsidRPr="00EB37F3">
        <w:rPr>
          <w:lang w:val="en-GB"/>
        </w:rPr>
        <w:t>, 66, 911–923.</w:t>
      </w:r>
    </w:p>
    <w:p w14:paraId="25B94311" w14:textId="77777777" w:rsidR="00EB37F3" w:rsidRPr="00EB37F3" w:rsidRDefault="00EB37F3" w:rsidP="00EB37F3">
      <w:pPr>
        <w:pStyle w:val="Litteraturfrteckning"/>
        <w:rPr>
          <w:lang w:val="en-GB"/>
        </w:rPr>
      </w:pPr>
      <w:r w:rsidRPr="00EB37F3">
        <w:rPr>
          <w:lang w:val="en-GB"/>
        </w:rPr>
        <w:t xml:space="preserve">Pirozzi, I. &amp; Booth, M.A. (2009). The effect of temperature and body weight on the routine metabolic rate and postprandial metabolic response in mulloway, </w:t>
      </w:r>
      <w:r w:rsidRPr="00EB37F3">
        <w:rPr>
          <w:i/>
          <w:iCs/>
          <w:lang w:val="en-GB"/>
        </w:rPr>
        <w:t>Argyrosomus japonicus</w:t>
      </w:r>
      <w:r w:rsidRPr="00EB37F3">
        <w:rPr>
          <w:lang w:val="en-GB"/>
        </w:rPr>
        <w:t xml:space="preserve">. </w:t>
      </w:r>
      <w:r w:rsidRPr="00EB37F3">
        <w:rPr>
          <w:i/>
          <w:iCs/>
          <w:lang w:val="en-GB"/>
        </w:rPr>
        <w:t>Comparative Biochemistry and Physiology Part A: Molecular &amp; Integrative Physiology</w:t>
      </w:r>
      <w:r w:rsidRPr="00EB37F3">
        <w:rPr>
          <w:lang w:val="en-GB"/>
        </w:rPr>
        <w:t>, 154, 110–118.</w:t>
      </w:r>
    </w:p>
    <w:p w14:paraId="4F4EB67F" w14:textId="77777777" w:rsidR="00EB37F3" w:rsidRPr="00EB37F3" w:rsidRDefault="00EB37F3" w:rsidP="00EB37F3">
      <w:pPr>
        <w:pStyle w:val="Litteraturfrteckning"/>
        <w:rPr>
          <w:lang w:val="en-GB"/>
        </w:rPr>
      </w:pPr>
      <w:r w:rsidRPr="00EB37F3">
        <w:rPr>
          <w:lang w:val="en-GB"/>
        </w:rPr>
        <w:t>Rangel, R.E. &amp; Johnson, D.W. (2018). Metabolic responses to temperature in a sedentary reef fish, the bluebanded goby (</w:t>
      </w:r>
      <w:r w:rsidRPr="00EB37F3">
        <w:rPr>
          <w:i/>
          <w:iCs/>
          <w:lang w:val="en-GB"/>
        </w:rPr>
        <w:t>Lythrypnus dalli</w:t>
      </w:r>
      <w:r w:rsidRPr="00EB37F3">
        <w:rPr>
          <w:lang w:val="en-GB"/>
        </w:rPr>
        <w:t xml:space="preserve">, Gilbert). </w:t>
      </w:r>
      <w:r w:rsidRPr="00EB37F3">
        <w:rPr>
          <w:i/>
          <w:iCs/>
          <w:lang w:val="en-GB"/>
        </w:rPr>
        <w:t>Journal of Experimental Marine Biology and Ecology</w:t>
      </w:r>
      <w:r w:rsidRPr="00EB37F3">
        <w:rPr>
          <w:lang w:val="en-GB"/>
        </w:rPr>
        <w:t>, 501, 83–89.</w:t>
      </w:r>
    </w:p>
    <w:p w14:paraId="19BBFF61" w14:textId="77777777" w:rsidR="00EB37F3" w:rsidRPr="00EB37F3" w:rsidRDefault="00EB37F3" w:rsidP="00EB37F3">
      <w:pPr>
        <w:pStyle w:val="Litteraturfrteckning"/>
        <w:rPr>
          <w:lang w:val="en-GB"/>
        </w:rPr>
      </w:pPr>
      <w:r w:rsidRPr="00EB37F3">
        <w:rPr>
          <w:lang w:val="en-GB"/>
        </w:rPr>
        <w:t xml:space="preserve">Siikavuopio, S.I., Foss, A., Saether, B.-S., Gunnarsson, S. &amp; Imsland, A.K. (2013). Comparison of the growth performance of offspring from cultured versus wild populations of arctic charr, </w:t>
      </w:r>
      <w:r w:rsidRPr="00EB37F3">
        <w:rPr>
          <w:i/>
          <w:iCs/>
          <w:lang w:val="en-GB"/>
        </w:rPr>
        <w:t>Salvelinus alpinus</w:t>
      </w:r>
      <w:r w:rsidRPr="00EB37F3">
        <w:rPr>
          <w:lang w:val="en-GB"/>
        </w:rPr>
        <w:t xml:space="preserve"> (L.), kept at three different temperatures. </w:t>
      </w:r>
      <w:r w:rsidRPr="00EB37F3">
        <w:rPr>
          <w:i/>
          <w:iCs/>
          <w:lang w:val="en-GB"/>
        </w:rPr>
        <w:t>Aquac Res</w:t>
      </w:r>
      <w:r w:rsidRPr="00EB37F3">
        <w:rPr>
          <w:lang w:val="en-GB"/>
        </w:rPr>
        <w:t>, 44, 995–1001.</w:t>
      </w:r>
    </w:p>
    <w:p w14:paraId="5C40EC86" w14:textId="77777777" w:rsidR="00EB37F3" w:rsidRPr="00EB37F3" w:rsidRDefault="00EB37F3" w:rsidP="00EB37F3">
      <w:pPr>
        <w:pStyle w:val="Litteraturfrteckning"/>
        <w:rPr>
          <w:lang w:val="en-GB"/>
        </w:rPr>
      </w:pPr>
      <w:r w:rsidRPr="00EB37F3">
        <w:rPr>
          <w:lang w:val="en-GB"/>
        </w:rPr>
        <w:t xml:space="preserve">Slesinger, E., Andres, A., Young, R., Seibel, B., Saba, V., Phelan, B., </w:t>
      </w:r>
      <w:r w:rsidRPr="00EB37F3">
        <w:rPr>
          <w:i/>
          <w:iCs/>
          <w:lang w:val="en-GB"/>
        </w:rPr>
        <w:t>et al.</w:t>
      </w:r>
      <w:r w:rsidRPr="00EB37F3">
        <w:rPr>
          <w:lang w:val="en-GB"/>
        </w:rPr>
        <w:t xml:space="preserve"> (2019). The effect of ocean warming on black sea bass (</w:t>
      </w:r>
      <w:r w:rsidRPr="00EB37F3">
        <w:rPr>
          <w:i/>
          <w:iCs/>
          <w:lang w:val="en-GB"/>
        </w:rPr>
        <w:t>Centropristis striata</w:t>
      </w:r>
      <w:r w:rsidRPr="00EB37F3">
        <w:rPr>
          <w:lang w:val="en-GB"/>
        </w:rPr>
        <w:t xml:space="preserve">) aerobic scope and hypoxia tolerance. </w:t>
      </w:r>
      <w:r w:rsidRPr="00EB37F3">
        <w:rPr>
          <w:i/>
          <w:iCs/>
          <w:lang w:val="en-GB"/>
        </w:rPr>
        <w:t>PLoS ONE</w:t>
      </w:r>
      <w:r w:rsidRPr="00EB37F3">
        <w:rPr>
          <w:lang w:val="en-GB"/>
        </w:rPr>
        <w:t>, 14, e0218390.</w:t>
      </w:r>
    </w:p>
    <w:p w14:paraId="41BECB0A" w14:textId="77777777" w:rsidR="00EB37F3" w:rsidRPr="00EB37F3" w:rsidRDefault="00EB37F3" w:rsidP="00EB37F3">
      <w:pPr>
        <w:pStyle w:val="Litteraturfrteckning"/>
        <w:rPr>
          <w:lang w:val="en-GB"/>
        </w:rPr>
      </w:pPr>
      <w:r w:rsidRPr="00EB37F3">
        <w:rPr>
          <w:lang w:val="en-GB"/>
        </w:rPr>
        <w:lastRenderedPageBreak/>
        <w:t>Sun, L. &amp; Chen, H. (2014). Effects of water temperature and fish size on growth and bioenergetics of cobia (</w:t>
      </w:r>
      <w:r w:rsidRPr="00EB37F3">
        <w:rPr>
          <w:i/>
          <w:iCs/>
          <w:lang w:val="en-GB"/>
        </w:rPr>
        <w:t>Rachycentron canadum</w:t>
      </w:r>
      <w:r w:rsidRPr="00EB37F3">
        <w:rPr>
          <w:lang w:val="en-GB"/>
        </w:rPr>
        <w:t xml:space="preserve">). </w:t>
      </w:r>
      <w:r w:rsidRPr="00EB37F3">
        <w:rPr>
          <w:i/>
          <w:iCs/>
          <w:lang w:val="en-GB"/>
        </w:rPr>
        <w:t>Aquaculture</w:t>
      </w:r>
      <w:r w:rsidRPr="00EB37F3">
        <w:rPr>
          <w:lang w:val="en-GB"/>
        </w:rPr>
        <w:t>, 426–427, 172–180.</w:t>
      </w:r>
    </w:p>
    <w:p w14:paraId="4F8009DC" w14:textId="77777777" w:rsidR="00EB37F3" w:rsidRPr="00EB37F3" w:rsidRDefault="00EB37F3" w:rsidP="00EB37F3">
      <w:pPr>
        <w:pStyle w:val="Litteraturfrteckning"/>
        <w:rPr>
          <w:lang w:val="en-GB"/>
        </w:rPr>
      </w:pPr>
      <w:r w:rsidRPr="00EB37F3">
        <w:rPr>
          <w:lang w:val="en-GB"/>
        </w:rPr>
        <w:t xml:space="preserve">Tirsgaard, B., Behrens, J.W. &amp; Steffensen, J.F. (2015). The effect of temperature and body size on metabolic scope of activity in juvenile Atlantic cod </w:t>
      </w:r>
      <w:r w:rsidRPr="00EB37F3">
        <w:rPr>
          <w:i/>
          <w:iCs/>
          <w:lang w:val="en-GB"/>
        </w:rPr>
        <w:t>Gadus morhua</w:t>
      </w:r>
      <w:r w:rsidRPr="00EB37F3">
        <w:rPr>
          <w:lang w:val="en-GB"/>
        </w:rPr>
        <w:t xml:space="preserve"> L. </w:t>
      </w:r>
      <w:r w:rsidRPr="00EB37F3">
        <w:rPr>
          <w:i/>
          <w:iCs/>
          <w:lang w:val="en-GB"/>
        </w:rPr>
        <w:t>Comparative Biochemistry and Physiology Part A: Molecular &amp; Integrative Physiology</w:t>
      </w:r>
      <w:r w:rsidRPr="00EB37F3">
        <w:rPr>
          <w:lang w:val="en-GB"/>
        </w:rPr>
        <w:t>, 179, 89–94.</w:t>
      </w:r>
    </w:p>
    <w:p w14:paraId="7E0724D8" w14:textId="77777777" w:rsidR="00EB37F3" w:rsidRPr="00006031" w:rsidRDefault="00EB37F3" w:rsidP="00EB37F3">
      <w:pPr>
        <w:pStyle w:val="Litteraturfrteckning"/>
      </w:pPr>
      <w:r w:rsidRPr="00006031">
        <w:t xml:space="preserve">Tomala, D., Chavarria, J. &amp; Angeles, B. (2014). Evaluacion de la tasa de consumo de oxigeno de </w:t>
      </w:r>
      <w:r w:rsidRPr="00006031">
        <w:rPr>
          <w:i/>
          <w:iCs/>
        </w:rPr>
        <w:t>Colossoma macropomum</w:t>
      </w:r>
      <w:r w:rsidRPr="00006031">
        <w:t xml:space="preserve"> en relacion al peso corporal y temperatura del agua. </w:t>
      </w:r>
      <w:r w:rsidRPr="00006031">
        <w:rPr>
          <w:i/>
          <w:iCs/>
        </w:rPr>
        <w:t>lajar</w:t>
      </w:r>
      <w:r w:rsidRPr="00006031">
        <w:t>, 42, 971–979.</w:t>
      </w:r>
    </w:p>
    <w:p w14:paraId="731D7032" w14:textId="77777777" w:rsidR="00EB37F3" w:rsidRPr="00EB37F3" w:rsidRDefault="00EB37F3" w:rsidP="00EB37F3">
      <w:pPr>
        <w:pStyle w:val="Litteraturfrteckning"/>
        <w:rPr>
          <w:lang w:val="en-GB"/>
        </w:rPr>
      </w:pPr>
      <w:r w:rsidRPr="00006031">
        <w:t xml:space="preserve">Tomiyama, T., Kusakabe, K., Otsuki, N., Yoshida, Y., Takahashi, S., Hata, M., </w:t>
      </w:r>
      <w:r w:rsidRPr="00006031">
        <w:rPr>
          <w:i/>
          <w:iCs/>
        </w:rPr>
        <w:t>et al.</w:t>
      </w:r>
      <w:r w:rsidRPr="00006031">
        <w:t xml:space="preserve"> </w:t>
      </w:r>
      <w:r w:rsidRPr="00EB37F3">
        <w:rPr>
          <w:lang w:val="en-GB"/>
        </w:rPr>
        <w:t xml:space="preserve">(2018). Ontogenetic changes in the optimal temperature for growth of juvenile marbled flounder </w:t>
      </w:r>
      <w:r w:rsidRPr="00EB37F3">
        <w:rPr>
          <w:i/>
          <w:iCs/>
          <w:lang w:val="en-GB"/>
        </w:rPr>
        <w:t>Pseudopleuronectes yokohamae</w:t>
      </w:r>
      <w:r w:rsidRPr="00EB37F3">
        <w:rPr>
          <w:lang w:val="en-GB"/>
        </w:rPr>
        <w:t xml:space="preserve">. </w:t>
      </w:r>
      <w:r w:rsidRPr="00EB37F3">
        <w:rPr>
          <w:i/>
          <w:iCs/>
          <w:lang w:val="en-GB"/>
        </w:rPr>
        <w:t>Journal of Sea Research</w:t>
      </w:r>
      <w:r w:rsidRPr="00EB37F3">
        <w:rPr>
          <w:lang w:val="en-GB"/>
        </w:rPr>
        <w:t>, 141, 14–20.</w:t>
      </w:r>
    </w:p>
    <w:p w14:paraId="4B662693" w14:textId="77777777" w:rsidR="00EB37F3" w:rsidRPr="00EB37F3" w:rsidRDefault="00EB37F3" w:rsidP="00EB37F3">
      <w:pPr>
        <w:pStyle w:val="Litteraturfrteckning"/>
        <w:rPr>
          <w:lang w:val="en-GB"/>
        </w:rPr>
      </w:pPr>
      <w:r w:rsidRPr="00EB37F3">
        <w:rPr>
          <w:lang w:val="en-GB"/>
        </w:rPr>
        <w:t xml:space="preserve">Wang, H.P., Hayward, R.S., Whitledge, G.W. &amp; Fischer, S.A. (2003). Prey-size Preference, Maximum Handling Size, and Consumption Rates for Redear Sunfish </w:t>
      </w:r>
      <w:r w:rsidRPr="00EB37F3">
        <w:rPr>
          <w:i/>
          <w:iCs/>
          <w:lang w:val="en-GB"/>
        </w:rPr>
        <w:t>Lepomis microlophus</w:t>
      </w:r>
      <w:r w:rsidRPr="00EB37F3">
        <w:rPr>
          <w:lang w:val="en-GB"/>
        </w:rPr>
        <w:t xml:space="preserve"> Feeding on Two Gastropods Common to Aquaculture Ponds. </w:t>
      </w:r>
      <w:r w:rsidRPr="00EB37F3">
        <w:rPr>
          <w:i/>
          <w:iCs/>
          <w:lang w:val="en-GB"/>
        </w:rPr>
        <w:t>J World Aquaculture Soc</w:t>
      </w:r>
      <w:r w:rsidRPr="00EB37F3">
        <w:rPr>
          <w:lang w:val="en-GB"/>
        </w:rPr>
        <w:t>, 34, 379–386.</w:t>
      </w:r>
    </w:p>
    <w:p w14:paraId="28E2AB59" w14:textId="77777777" w:rsidR="00EB37F3" w:rsidRPr="00EB37F3" w:rsidRDefault="00EB37F3" w:rsidP="00EB37F3">
      <w:pPr>
        <w:pStyle w:val="Litteraturfrteckning"/>
        <w:rPr>
          <w:lang w:val="en-GB"/>
        </w:rPr>
      </w:pPr>
      <w:r w:rsidRPr="00EB37F3">
        <w:rPr>
          <w:lang w:val="en-GB"/>
        </w:rPr>
        <w:t xml:space="preserve">Wootton, R.J., Allen, J.R.M. &amp; Cole, S.J. (1980). Effect of body weight and temperature on the maximum daily food consumption of </w:t>
      </w:r>
      <w:r w:rsidRPr="00EB37F3">
        <w:rPr>
          <w:i/>
          <w:iCs/>
          <w:lang w:val="en-GB"/>
        </w:rPr>
        <w:t>Gasterosteus aculeatus</w:t>
      </w:r>
      <w:r w:rsidRPr="00EB37F3">
        <w:rPr>
          <w:lang w:val="en-GB"/>
        </w:rPr>
        <w:t xml:space="preserve"> L. and </w:t>
      </w:r>
      <w:r w:rsidRPr="00EB37F3">
        <w:rPr>
          <w:i/>
          <w:iCs/>
          <w:lang w:val="en-GB"/>
        </w:rPr>
        <w:t>Phoxinus phoxinus</w:t>
      </w:r>
      <w:r w:rsidRPr="00EB37F3">
        <w:rPr>
          <w:lang w:val="en-GB"/>
        </w:rPr>
        <w:t xml:space="preserve"> (L.): selecting an appropriate model. </w:t>
      </w:r>
      <w:r w:rsidRPr="00EB37F3">
        <w:rPr>
          <w:i/>
          <w:iCs/>
          <w:lang w:val="en-GB"/>
        </w:rPr>
        <w:t>J Fish Biology</w:t>
      </w:r>
      <w:r w:rsidRPr="00EB37F3">
        <w:rPr>
          <w:lang w:val="en-GB"/>
        </w:rPr>
        <w:t>, 17, 695–705.</w:t>
      </w:r>
    </w:p>
    <w:p w14:paraId="1AD435EC" w14:textId="77777777" w:rsidR="00EB37F3" w:rsidRPr="00EB37F3" w:rsidRDefault="00EB37F3" w:rsidP="00EB37F3">
      <w:pPr>
        <w:pStyle w:val="Litteraturfrteckning"/>
        <w:rPr>
          <w:lang w:val="en-GB"/>
        </w:rPr>
      </w:pPr>
      <w:r w:rsidRPr="00EB37F3">
        <w:rPr>
          <w:lang w:val="en-GB"/>
        </w:rPr>
        <w:t>Xie, Xiaojun. &amp; Sun, Ruyung. (1990). The Bioenergetics of the Southern Catfish (</w:t>
      </w:r>
      <w:r w:rsidRPr="00EB37F3">
        <w:rPr>
          <w:i/>
          <w:iCs/>
          <w:lang w:val="en-GB"/>
        </w:rPr>
        <w:t>Silurus meridionalis</w:t>
      </w:r>
      <w:r w:rsidRPr="00EB37F3">
        <w:rPr>
          <w:lang w:val="en-GB"/>
        </w:rPr>
        <w:t xml:space="preserve"> Chen). I. Resting Metabolic Rate as a Function of Body Weight and Temperature. </w:t>
      </w:r>
      <w:r w:rsidRPr="00EB37F3">
        <w:rPr>
          <w:i/>
          <w:iCs/>
          <w:lang w:val="en-GB"/>
        </w:rPr>
        <w:t>Physiological Zoology</w:t>
      </w:r>
      <w:r w:rsidRPr="00EB37F3">
        <w:rPr>
          <w:lang w:val="en-GB"/>
        </w:rPr>
        <w:t>, 63, 1181–1195.</w:t>
      </w:r>
    </w:p>
    <w:p w14:paraId="5A25683D" w14:textId="77777777" w:rsidR="00EB37F3" w:rsidRPr="00EB37F3" w:rsidRDefault="00EB37F3" w:rsidP="00EB37F3">
      <w:pPr>
        <w:pStyle w:val="Litteraturfrteckning"/>
        <w:rPr>
          <w:lang w:val="en-GB"/>
        </w:rPr>
      </w:pPr>
      <w:r w:rsidRPr="00EB37F3">
        <w:rPr>
          <w:lang w:val="en-GB"/>
        </w:rPr>
        <w:t xml:space="preserve">Yamanaka, H., Takahara, T., Kohmatsu, Y. &amp; Yuma, M. (2013). Body size and temperature dependence of routine metabolic rate and critical oxygen concentration in larvae and juveniles of the round crucian carp </w:t>
      </w:r>
      <w:r w:rsidRPr="00EB37F3">
        <w:rPr>
          <w:i/>
          <w:iCs/>
          <w:lang w:val="en-GB"/>
        </w:rPr>
        <w:t>Carassius auratus grandoculis</w:t>
      </w:r>
      <w:r w:rsidRPr="00EB37F3">
        <w:rPr>
          <w:lang w:val="en-GB"/>
        </w:rPr>
        <w:t xml:space="preserve"> Temminck &amp; Schlegel 1846. </w:t>
      </w:r>
      <w:r w:rsidRPr="00EB37F3">
        <w:rPr>
          <w:i/>
          <w:iCs/>
          <w:lang w:val="en-GB"/>
        </w:rPr>
        <w:t>J. Appl. Ichthyol.</w:t>
      </w:r>
      <w:r w:rsidRPr="00EB37F3">
        <w:rPr>
          <w:lang w:val="en-GB"/>
        </w:rPr>
        <w:t>, 29, 891–895.</w:t>
      </w:r>
    </w:p>
    <w:p w14:paraId="681CCD44" w14:textId="77777777" w:rsidR="00EB37F3" w:rsidRPr="00EB37F3" w:rsidRDefault="00EB37F3" w:rsidP="00EB37F3">
      <w:pPr>
        <w:pStyle w:val="Litteraturfrteckning"/>
        <w:rPr>
          <w:lang w:val="en-GB"/>
        </w:rPr>
      </w:pPr>
      <w:r w:rsidRPr="00EB37F3">
        <w:rPr>
          <w:lang w:val="en-GB"/>
        </w:rPr>
        <w:t xml:space="preserve">Zhang, L., Zhao, Z.-G. &amp; Fan, Q.-X. (2017). Effects of water temperature and initial weight on growth, digestion and energy budget of yellow catfish </w:t>
      </w:r>
      <w:r w:rsidRPr="00EB37F3">
        <w:rPr>
          <w:i/>
          <w:iCs/>
          <w:lang w:val="en-GB"/>
        </w:rPr>
        <w:t>Pelteobagrus fulvidraco</w:t>
      </w:r>
      <w:r w:rsidRPr="00EB37F3">
        <w:rPr>
          <w:lang w:val="en-GB"/>
        </w:rPr>
        <w:t xml:space="preserve"> (Richardson, 1846). </w:t>
      </w:r>
      <w:r w:rsidRPr="00EB37F3">
        <w:rPr>
          <w:i/>
          <w:iCs/>
          <w:lang w:val="en-GB"/>
        </w:rPr>
        <w:t>J Appl Ichthyol</w:t>
      </w:r>
      <w:r w:rsidRPr="00EB37F3">
        <w:rPr>
          <w:lang w:val="en-GB"/>
        </w:rPr>
        <w:t>, 33, 1108–1117.</w:t>
      </w:r>
    </w:p>
    <w:p w14:paraId="3E90058E" w14:textId="385F2D4E" w:rsidR="002509CC" w:rsidRPr="00B0509D" w:rsidRDefault="005F50F5" w:rsidP="00B90122">
      <w:pPr>
        <w:contextualSpacing/>
        <w:jc w:val="both"/>
        <w:rPr>
          <w:rFonts w:cstheme="minorHAnsi"/>
        </w:rPr>
      </w:pPr>
      <w:r>
        <w:fldChar w:fldCharType="end"/>
      </w:r>
    </w:p>
    <w:sectPr w:rsidR="002509CC" w:rsidRPr="00B0509D" w:rsidSect="00BB30F5">
      <w:headerReference w:type="even" r:id="rId44"/>
      <w:footerReference w:type="default" r:id="rId45"/>
      <w:headerReference w:type="first" r:id="rId4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1" w:author="Anna Gårdmark" w:date="2021-06-04T18:04:00Z" w:initials="AG">
    <w:p w14:paraId="411050F3" w14:textId="0DFD1DA2" w:rsidR="00006031" w:rsidRPr="00006031" w:rsidRDefault="00006031">
      <w:pPr>
        <w:pStyle w:val="Kommentarer"/>
        <w:rPr>
          <w:lang w:val="en-US"/>
        </w:rPr>
      </w:pPr>
      <w:r>
        <w:rPr>
          <w:rStyle w:val="Kommentarsreferens"/>
        </w:rPr>
        <w:annotationRef/>
      </w:r>
      <w:r w:rsidRPr="00006031">
        <w:rPr>
          <w:rStyle w:val="Kommentarsreferens"/>
          <w:lang w:val="en-US"/>
        </w:rPr>
        <w:t>it’s not mass-specific any more, is it</w:t>
      </w:r>
      <w:r>
        <w:rPr>
          <w:rStyle w:val="Kommentarsreferens"/>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1050F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9A498" w14:textId="77777777" w:rsidR="002D3B9D" w:rsidRDefault="002D3B9D" w:rsidP="00B65B3A">
      <w:r>
        <w:separator/>
      </w:r>
    </w:p>
    <w:p w14:paraId="230C5880" w14:textId="77777777" w:rsidR="002D3B9D" w:rsidRDefault="002D3B9D"/>
  </w:endnote>
  <w:endnote w:type="continuationSeparator" w:id="0">
    <w:p w14:paraId="7EE0EEEE" w14:textId="77777777" w:rsidR="002D3B9D" w:rsidRDefault="002D3B9D" w:rsidP="00B65B3A">
      <w:r>
        <w:continuationSeparator/>
      </w:r>
    </w:p>
    <w:p w14:paraId="163B2CCE" w14:textId="77777777" w:rsidR="002D3B9D" w:rsidRDefault="002D3B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706296"/>
      <w:docPartObj>
        <w:docPartGallery w:val="Page Numbers (Bottom of Page)"/>
        <w:docPartUnique/>
      </w:docPartObj>
    </w:sdtPr>
    <w:sdtEndPr>
      <w:rPr>
        <w:noProof/>
      </w:rPr>
    </w:sdtEndPr>
    <w:sdtContent>
      <w:p w14:paraId="59B198AA" w14:textId="4387711D" w:rsidR="00EB37F3" w:rsidRDefault="00EB37F3">
        <w:pPr>
          <w:pStyle w:val="Sidfot"/>
          <w:jc w:val="center"/>
        </w:pPr>
        <w:r>
          <w:fldChar w:fldCharType="begin"/>
        </w:r>
        <w:r>
          <w:instrText xml:space="preserve"> PAGE   \* MERGEFORMAT </w:instrText>
        </w:r>
        <w:r>
          <w:fldChar w:fldCharType="separate"/>
        </w:r>
        <w:r w:rsidR="00006031">
          <w:rPr>
            <w:noProof/>
          </w:rPr>
          <w:t>19</w:t>
        </w:r>
        <w:r>
          <w:rPr>
            <w:noProof/>
          </w:rPr>
          <w:fldChar w:fldCharType="end"/>
        </w:r>
      </w:p>
    </w:sdtContent>
  </w:sdt>
  <w:p w14:paraId="0D3AA5C0" w14:textId="77777777" w:rsidR="00EB37F3" w:rsidRDefault="00EB37F3">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2F292D" w14:textId="77777777" w:rsidR="002D3B9D" w:rsidRDefault="002D3B9D" w:rsidP="00B65B3A">
      <w:r>
        <w:separator/>
      </w:r>
    </w:p>
  </w:footnote>
  <w:footnote w:type="continuationSeparator" w:id="0">
    <w:p w14:paraId="14ACDC05" w14:textId="77777777" w:rsidR="002D3B9D" w:rsidRDefault="002D3B9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8BC1F" w14:textId="77777777" w:rsidR="00EB37F3" w:rsidRDefault="00EB37F3" w:rsidP="00B65B3A">
    <w:pPr>
      <w:pStyle w:val="Sidhuvud"/>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activeWritingStyle w:appName="MSWord" w:lang="en-GB" w:vendorID="64" w:dllVersion="131078" w:nlCheck="1" w:checkStyle="1"/>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DA"/>
    <w:rsid w:val="00000AB2"/>
    <w:rsid w:val="000013AA"/>
    <w:rsid w:val="000020BF"/>
    <w:rsid w:val="0000225A"/>
    <w:rsid w:val="00002EF2"/>
    <w:rsid w:val="00003434"/>
    <w:rsid w:val="000045B4"/>
    <w:rsid w:val="00004768"/>
    <w:rsid w:val="00004E54"/>
    <w:rsid w:val="00004E8D"/>
    <w:rsid w:val="00005B93"/>
    <w:rsid w:val="00005CE6"/>
    <w:rsid w:val="00006031"/>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A86"/>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0927"/>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676CB"/>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635"/>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68E"/>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5782"/>
    <w:rsid w:val="001069FC"/>
    <w:rsid w:val="0010797C"/>
    <w:rsid w:val="00107C5D"/>
    <w:rsid w:val="00111164"/>
    <w:rsid w:val="001124FA"/>
    <w:rsid w:val="0011279F"/>
    <w:rsid w:val="0011432F"/>
    <w:rsid w:val="001143B2"/>
    <w:rsid w:val="00114FEF"/>
    <w:rsid w:val="001151DC"/>
    <w:rsid w:val="00115629"/>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3"/>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75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B61"/>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68C"/>
    <w:rsid w:val="00176849"/>
    <w:rsid w:val="00176A7C"/>
    <w:rsid w:val="001807E6"/>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0BC"/>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733"/>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2A2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25"/>
    <w:rsid w:val="001E2FD1"/>
    <w:rsid w:val="001E30A6"/>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751"/>
    <w:rsid w:val="00214BB4"/>
    <w:rsid w:val="00215FF6"/>
    <w:rsid w:val="00216172"/>
    <w:rsid w:val="002169D8"/>
    <w:rsid w:val="00217177"/>
    <w:rsid w:val="0021721A"/>
    <w:rsid w:val="00217657"/>
    <w:rsid w:val="002204C5"/>
    <w:rsid w:val="002207D9"/>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49C"/>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77B7B"/>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5A1E"/>
    <w:rsid w:val="0029671C"/>
    <w:rsid w:val="00296FF8"/>
    <w:rsid w:val="00297807"/>
    <w:rsid w:val="002978B3"/>
    <w:rsid w:val="002A1070"/>
    <w:rsid w:val="002A1574"/>
    <w:rsid w:val="002A1926"/>
    <w:rsid w:val="002A1C57"/>
    <w:rsid w:val="002A3D5C"/>
    <w:rsid w:val="002A4B22"/>
    <w:rsid w:val="002A5C33"/>
    <w:rsid w:val="002A6A3B"/>
    <w:rsid w:val="002A6CCD"/>
    <w:rsid w:val="002A75CF"/>
    <w:rsid w:val="002A7901"/>
    <w:rsid w:val="002B0294"/>
    <w:rsid w:val="002B0CCB"/>
    <w:rsid w:val="002B1321"/>
    <w:rsid w:val="002B1677"/>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349"/>
    <w:rsid w:val="002C74BA"/>
    <w:rsid w:val="002C7794"/>
    <w:rsid w:val="002D03B9"/>
    <w:rsid w:val="002D06AA"/>
    <w:rsid w:val="002D13AA"/>
    <w:rsid w:val="002D1A30"/>
    <w:rsid w:val="002D1FCE"/>
    <w:rsid w:val="002D3B9D"/>
    <w:rsid w:val="002D4370"/>
    <w:rsid w:val="002D4B77"/>
    <w:rsid w:val="002D4C21"/>
    <w:rsid w:val="002D50F7"/>
    <w:rsid w:val="002D51AC"/>
    <w:rsid w:val="002D54CB"/>
    <w:rsid w:val="002E0B10"/>
    <w:rsid w:val="002E2CE0"/>
    <w:rsid w:val="002E35D6"/>
    <w:rsid w:val="002E38CE"/>
    <w:rsid w:val="002E39F2"/>
    <w:rsid w:val="002E3E09"/>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56E"/>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7FF"/>
    <w:rsid w:val="00313E72"/>
    <w:rsid w:val="003145C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768"/>
    <w:rsid w:val="00334C4E"/>
    <w:rsid w:val="00334DA1"/>
    <w:rsid w:val="00334E2A"/>
    <w:rsid w:val="00334FDC"/>
    <w:rsid w:val="00336189"/>
    <w:rsid w:val="003364F8"/>
    <w:rsid w:val="00336CE6"/>
    <w:rsid w:val="00337D15"/>
    <w:rsid w:val="00337D7E"/>
    <w:rsid w:val="0034069C"/>
    <w:rsid w:val="00340A89"/>
    <w:rsid w:val="00340AC4"/>
    <w:rsid w:val="00340D14"/>
    <w:rsid w:val="00342ACC"/>
    <w:rsid w:val="00343114"/>
    <w:rsid w:val="00344030"/>
    <w:rsid w:val="00344660"/>
    <w:rsid w:val="00344F01"/>
    <w:rsid w:val="003459F3"/>
    <w:rsid w:val="00345F1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584"/>
    <w:rsid w:val="00362712"/>
    <w:rsid w:val="0036337F"/>
    <w:rsid w:val="0036404F"/>
    <w:rsid w:val="003641F1"/>
    <w:rsid w:val="0036495A"/>
    <w:rsid w:val="00364E24"/>
    <w:rsid w:val="003654A4"/>
    <w:rsid w:val="003654CA"/>
    <w:rsid w:val="00365871"/>
    <w:rsid w:val="0036645E"/>
    <w:rsid w:val="00367DA2"/>
    <w:rsid w:val="00370B3F"/>
    <w:rsid w:val="00370D99"/>
    <w:rsid w:val="00371538"/>
    <w:rsid w:val="0037189D"/>
    <w:rsid w:val="003718C1"/>
    <w:rsid w:val="00371A01"/>
    <w:rsid w:val="00371E25"/>
    <w:rsid w:val="00372E24"/>
    <w:rsid w:val="00373994"/>
    <w:rsid w:val="00373D9A"/>
    <w:rsid w:val="003740B0"/>
    <w:rsid w:val="00374F8A"/>
    <w:rsid w:val="00375892"/>
    <w:rsid w:val="00380FB2"/>
    <w:rsid w:val="00381258"/>
    <w:rsid w:val="003817E3"/>
    <w:rsid w:val="00381E9D"/>
    <w:rsid w:val="00382192"/>
    <w:rsid w:val="00382F69"/>
    <w:rsid w:val="00383A34"/>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0DA3"/>
    <w:rsid w:val="003C113B"/>
    <w:rsid w:val="003C1561"/>
    <w:rsid w:val="003C2F3D"/>
    <w:rsid w:val="003C3462"/>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2B4"/>
    <w:rsid w:val="003D5F56"/>
    <w:rsid w:val="003D5F98"/>
    <w:rsid w:val="003D62E4"/>
    <w:rsid w:val="003D67F3"/>
    <w:rsid w:val="003D7553"/>
    <w:rsid w:val="003D7866"/>
    <w:rsid w:val="003E04A4"/>
    <w:rsid w:val="003E2485"/>
    <w:rsid w:val="003E25A6"/>
    <w:rsid w:val="003E2915"/>
    <w:rsid w:val="003E2D4C"/>
    <w:rsid w:val="003E3429"/>
    <w:rsid w:val="003E4818"/>
    <w:rsid w:val="003E4876"/>
    <w:rsid w:val="003E5DF0"/>
    <w:rsid w:val="003E5E3C"/>
    <w:rsid w:val="003E5F67"/>
    <w:rsid w:val="003E70D8"/>
    <w:rsid w:val="003E7133"/>
    <w:rsid w:val="003E7466"/>
    <w:rsid w:val="003F0225"/>
    <w:rsid w:val="003F0435"/>
    <w:rsid w:val="003F11D4"/>
    <w:rsid w:val="003F17B3"/>
    <w:rsid w:val="003F1A4C"/>
    <w:rsid w:val="003F26F6"/>
    <w:rsid w:val="003F3413"/>
    <w:rsid w:val="003F3DB3"/>
    <w:rsid w:val="003F41D8"/>
    <w:rsid w:val="003F48C2"/>
    <w:rsid w:val="003F68F4"/>
    <w:rsid w:val="003F704A"/>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388"/>
    <w:rsid w:val="004075E9"/>
    <w:rsid w:val="00407BBA"/>
    <w:rsid w:val="00407D87"/>
    <w:rsid w:val="004100A8"/>
    <w:rsid w:val="004103A1"/>
    <w:rsid w:val="004105DA"/>
    <w:rsid w:val="0041116C"/>
    <w:rsid w:val="004126DD"/>
    <w:rsid w:val="00412AE8"/>
    <w:rsid w:val="00412BA4"/>
    <w:rsid w:val="00413378"/>
    <w:rsid w:val="004137DE"/>
    <w:rsid w:val="00413F90"/>
    <w:rsid w:val="00414F72"/>
    <w:rsid w:val="00415DE1"/>
    <w:rsid w:val="004166B2"/>
    <w:rsid w:val="00416877"/>
    <w:rsid w:val="004169C3"/>
    <w:rsid w:val="004178B8"/>
    <w:rsid w:val="00417D5D"/>
    <w:rsid w:val="00417F16"/>
    <w:rsid w:val="00417F51"/>
    <w:rsid w:val="004200DC"/>
    <w:rsid w:val="004201CD"/>
    <w:rsid w:val="004204AE"/>
    <w:rsid w:val="00420805"/>
    <w:rsid w:val="00420E9B"/>
    <w:rsid w:val="004210B7"/>
    <w:rsid w:val="004210DE"/>
    <w:rsid w:val="0042113F"/>
    <w:rsid w:val="00421782"/>
    <w:rsid w:val="0042196D"/>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51E"/>
    <w:rsid w:val="00436ECB"/>
    <w:rsid w:val="004376EA"/>
    <w:rsid w:val="004408B7"/>
    <w:rsid w:val="00440E40"/>
    <w:rsid w:val="00441056"/>
    <w:rsid w:val="00441079"/>
    <w:rsid w:val="004417C1"/>
    <w:rsid w:val="00441A49"/>
    <w:rsid w:val="00441CB7"/>
    <w:rsid w:val="00442BF2"/>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BC"/>
    <w:rsid w:val="004531D0"/>
    <w:rsid w:val="004532D3"/>
    <w:rsid w:val="0045426E"/>
    <w:rsid w:val="004542F8"/>
    <w:rsid w:val="0045434E"/>
    <w:rsid w:val="00454C92"/>
    <w:rsid w:val="0045503A"/>
    <w:rsid w:val="00455AB8"/>
    <w:rsid w:val="004561A3"/>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2D5A"/>
    <w:rsid w:val="004737A5"/>
    <w:rsid w:val="0047478F"/>
    <w:rsid w:val="00474AA3"/>
    <w:rsid w:val="004755CB"/>
    <w:rsid w:val="004757D8"/>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2F"/>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E91"/>
    <w:rsid w:val="004A0FBE"/>
    <w:rsid w:val="004A131D"/>
    <w:rsid w:val="004A46F2"/>
    <w:rsid w:val="004A4764"/>
    <w:rsid w:val="004A4828"/>
    <w:rsid w:val="004A4F5A"/>
    <w:rsid w:val="004A59FD"/>
    <w:rsid w:val="004A5A06"/>
    <w:rsid w:val="004A5DA9"/>
    <w:rsid w:val="004A61F8"/>
    <w:rsid w:val="004A6B1C"/>
    <w:rsid w:val="004A6B20"/>
    <w:rsid w:val="004A7855"/>
    <w:rsid w:val="004A7A24"/>
    <w:rsid w:val="004B11A0"/>
    <w:rsid w:val="004B1249"/>
    <w:rsid w:val="004B1CBF"/>
    <w:rsid w:val="004B2661"/>
    <w:rsid w:val="004B2C85"/>
    <w:rsid w:val="004B2D63"/>
    <w:rsid w:val="004B41CF"/>
    <w:rsid w:val="004B4635"/>
    <w:rsid w:val="004B4712"/>
    <w:rsid w:val="004B60F4"/>
    <w:rsid w:val="004B640F"/>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8D3"/>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1B3E"/>
    <w:rsid w:val="0051278A"/>
    <w:rsid w:val="00512B0A"/>
    <w:rsid w:val="0051311D"/>
    <w:rsid w:val="005138C2"/>
    <w:rsid w:val="00513DB8"/>
    <w:rsid w:val="00513F8C"/>
    <w:rsid w:val="00514117"/>
    <w:rsid w:val="005144D5"/>
    <w:rsid w:val="00514B2F"/>
    <w:rsid w:val="00515139"/>
    <w:rsid w:val="00515287"/>
    <w:rsid w:val="00516FF3"/>
    <w:rsid w:val="005173DF"/>
    <w:rsid w:val="005217F7"/>
    <w:rsid w:val="00521C3B"/>
    <w:rsid w:val="00522710"/>
    <w:rsid w:val="00522872"/>
    <w:rsid w:val="00522990"/>
    <w:rsid w:val="00522E8E"/>
    <w:rsid w:val="00523197"/>
    <w:rsid w:val="005237A3"/>
    <w:rsid w:val="00523B48"/>
    <w:rsid w:val="0052484B"/>
    <w:rsid w:val="005248DA"/>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BEF"/>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B38"/>
    <w:rsid w:val="00592F82"/>
    <w:rsid w:val="005930BE"/>
    <w:rsid w:val="005937F3"/>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28FF"/>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5C7"/>
    <w:rsid w:val="005E4958"/>
    <w:rsid w:val="005E4C3E"/>
    <w:rsid w:val="005E56F5"/>
    <w:rsid w:val="005E5710"/>
    <w:rsid w:val="005E655B"/>
    <w:rsid w:val="005E67E4"/>
    <w:rsid w:val="005E6960"/>
    <w:rsid w:val="005E6C7D"/>
    <w:rsid w:val="005E7913"/>
    <w:rsid w:val="005F0368"/>
    <w:rsid w:val="005F03CA"/>
    <w:rsid w:val="005F0917"/>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184C"/>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BDD"/>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536E"/>
    <w:rsid w:val="006465D2"/>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665E5"/>
    <w:rsid w:val="006703CA"/>
    <w:rsid w:val="00670CFE"/>
    <w:rsid w:val="00671409"/>
    <w:rsid w:val="00671775"/>
    <w:rsid w:val="006718D4"/>
    <w:rsid w:val="00671BE8"/>
    <w:rsid w:val="006724EF"/>
    <w:rsid w:val="006726D9"/>
    <w:rsid w:val="0067271A"/>
    <w:rsid w:val="00672B78"/>
    <w:rsid w:val="00672DA4"/>
    <w:rsid w:val="006736CC"/>
    <w:rsid w:val="00674683"/>
    <w:rsid w:val="0067516A"/>
    <w:rsid w:val="0067590A"/>
    <w:rsid w:val="00675EC9"/>
    <w:rsid w:val="00676755"/>
    <w:rsid w:val="0067752A"/>
    <w:rsid w:val="00677881"/>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2B84"/>
    <w:rsid w:val="00694445"/>
    <w:rsid w:val="00694636"/>
    <w:rsid w:val="00694684"/>
    <w:rsid w:val="00694732"/>
    <w:rsid w:val="00694BB7"/>
    <w:rsid w:val="00695751"/>
    <w:rsid w:val="00695912"/>
    <w:rsid w:val="00695E24"/>
    <w:rsid w:val="00696BB9"/>
    <w:rsid w:val="00697835"/>
    <w:rsid w:val="006A0198"/>
    <w:rsid w:val="006A0391"/>
    <w:rsid w:val="006A0BFC"/>
    <w:rsid w:val="006A1414"/>
    <w:rsid w:val="006A1BF7"/>
    <w:rsid w:val="006A21CF"/>
    <w:rsid w:val="006A2F24"/>
    <w:rsid w:val="006A3210"/>
    <w:rsid w:val="006A3C86"/>
    <w:rsid w:val="006A53AE"/>
    <w:rsid w:val="006A55B4"/>
    <w:rsid w:val="006A5723"/>
    <w:rsid w:val="006A5B7C"/>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6E6"/>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05E"/>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48C5"/>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1CB6"/>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19C"/>
    <w:rsid w:val="007A46D3"/>
    <w:rsid w:val="007A5CB9"/>
    <w:rsid w:val="007A6241"/>
    <w:rsid w:val="007A634B"/>
    <w:rsid w:val="007A6779"/>
    <w:rsid w:val="007A70E4"/>
    <w:rsid w:val="007A79DC"/>
    <w:rsid w:val="007A7AC2"/>
    <w:rsid w:val="007B0197"/>
    <w:rsid w:val="007B029A"/>
    <w:rsid w:val="007B061F"/>
    <w:rsid w:val="007B14B8"/>
    <w:rsid w:val="007B173A"/>
    <w:rsid w:val="007B183E"/>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467F"/>
    <w:rsid w:val="007C5828"/>
    <w:rsid w:val="007C65BA"/>
    <w:rsid w:val="007C6B56"/>
    <w:rsid w:val="007C6CB0"/>
    <w:rsid w:val="007C6EF6"/>
    <w:rsid w:val="007C72D9"/>
    <w:rsid w:val="007C7ACA"/>
    <w:rsid w:val="007D060D"/>
    <w:rsid w:val="007D15C5"/>
    <w:rsid w:val="007D1B92"/>
    <w:rsid w:val="007D2A8E"/>
    <w:rsid w:val="007D2EC5"/>
    <w:rsid w:val="007D358F"/>
    <w:rsid w:val="007D37A9"/>
    <w:rsid w:val="007D413C"/>
    <w:rsid w:val="007D4355"/>
    <w:rsid w:val="007D439C"/>
    <w:rsid w:val="007D4D7A"/>
    <w:rsid w:val="007D5A9E"/>
    <w:rsid w:val="007D651B"/>
    <w:rsid w:val="007E03DC"/>
    <w:rsid w:val="007E0699"/>
    <w:rsid w:val="007E0B80"/>
    <w:rsid w:val="007E1719"/>
    <w:rsid w:val="007E1B01"/>
    <w:rsid w:val="007E1FC4"/>
    <w:rsid w:val="007E2D06"/>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422F"/>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0F57"/>
    <w:rsid w:val="00871830"/>
    <w:rsid w:val="008727A7"/>
    <w:rsid w:val="008728F5"/>
    <w:rsid w:val="00872AA1"/>
    <w:rsid w:val="008739BA"/>
    <w:rsid w:val="00873A2B"/>
    <w:rsid w:val="008741DA"/>
    <w:rsid w:val="008744BE"/>
    <w:rsid w:val="00875457"/>
    <w:rsid w:val="008754AF"/>
    <w:rsid w:val="00875BEC"/>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5448"/>
    <w:rsid w:val="0089604C"/>
    <w:rsid w:val="00896136"/>
    <w:rsid w:val="00896DC9"/>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B47"/>
    <w:rsid w:val="008B2D1F"/>
    <w:rsid w:val="008B2E9A"/>
    <w:rsid w:val="008B35B5"/>
    <w:rsid w:val="008B3703"/>
    <w:rsid w:val="008B3A0C"/>
    <w:rsid w:val="008B3A41"/>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2BF2"/>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5B59"/>
    <w:rsid w:val="008D618E"/>
    <w:rsid w:val="008D6224"/>
    <w:rsid w:val="008D6573"/>
    <w:rsid w:val="008D73FC"/>
    <w:rsid w:val="008D743F"/>
    <w:rsid w:val="008D7BD7"/>
    <w:rsid w:val="008D7E5C"/>
    <w:rsid w:val="008E0412"/>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0B27"/>
    <w:rsid w:val="009015C9"/>
    <w:rsid w:val="00902FA8"/>
    <w:rsid w:val="009030B1"/>
    <w:rsid w:val="0090360A"/>
    <w:rsid w:val="009038CA"/>
    <w:rsid w:val="00903972"/>
    <w:rsid w:val="009039DC"/>
    <w:rsid w:val="00903C04"/>
    <w:rsid w:val="00904064"/>
    <w:rsid w:val="009044A5"/>
    <w:rsid w:val="00904579"/>
    <w:rsid w:val="009062AE"/>
    <w:rsid w:val="009068B8"/>
    <w:rsid w:val="00906928"/>
    <w:rsid w:val="00906EEA"/>
    <w:rsid w:val="0090740C"/>
    <w:rsid w:val="009079E8"/>
    <w:rsid w:val="00907D30"/>
    <w:rsid w:val="00907E9E"/>
    <w:rsid w:val="00910110"/>
    <w:rsid w:val="009109E8"/>
    <w:rsid w:val="00911AAA"/>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22E"/>
    <w:rsid w:val="0093547B"/>
    <w:rsid w:val="009358AE"/>
    <w:rsid w:val="009362F6"/>
    <w:rsid w:val="0094079C"/>
    <w:rsid w:val="00941229"/>
    <w:rsid w:val="00941791"/>
    <w:rsid w:val="00941EBF"/>
    <w:rsid w:val="0094271B"/>
    <w:rsid w:val="009428CD"/>
    <w:rsid w:val="00942E16"/>
    <w:rsid w:val="00942E2F"/>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3936"/>
    <w:rsid w:val="0095482A"/>
    <w:rsid w:val="00954BD1"/>
    <w:rsid w:val="00955A95"/>
    <w:rsid w:val="00956946"/>
    <w:rsid w:val="00956C33"/>
    <w:rsid w:val="00956E13"/>
    <w:rsid w:val="00960EC0"/>
    <w:rsid w:val="00961BF6"/>
    <w:rsid w:val="00962AC5"/>
    <w:rsid w:val="00962F9F"/>
    <w:rsid w:val="00963820"/>
    <w:rsid w:val="00963DEE"/>
    <w:rsid w:val="0096423A"/>
    <w:rsid w:val="009662BC"/>
    <w:rsid w:val="0096674C"/>
    <w:rsid w:val="00970FF7"/>
    <w:rsid w:val="0097111B"/>
    <w:rsid w:val="009722B8"/>
    <w:rsid w:val="00972D9C"/>
    <w:rsid w:val="00973BE8"/>
    <w:rsid w:val="00973D70"/>
    <w:rsid w:val="009746D6"/>
    <w:rsid w:val="00974B20"/>
    <w:rsid w:val="009758F4"/>
    <w:rsid w:val="0097590B"/>
    <w:rsid w:val="009801DF"/>
    <w:rsid w:val="00980B89"/>
    <w:rsid w:val="00980E74"/>
    <w:rsid w:val="009815BE"/>
    <w:rsid w:val="009823AB"/>
    <w:rsid w:val="00983215"/>
    <w:rsid w:val="00984B50"/>
    <w:rsid w:val="009860C3"/>
    <w:rsid w:val="00986605"/>
    <w:rsid w:val="009878FD"/>
    <w:rsid w:val="00987942"/>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6E"/>
    <w:rsid w:val="009A097F"/>
    <w:rsid w:val="009A3A68"/>
    <w:rsid w:val="009A44E3"/>
    <w:rsid w:val="009A466F"/>
    <w:rsid w:val="009A4EDF"/>
    <w:rsid w:val="009A5FA0"/>
    <w:rsid w:val="009A6B8E"/>
    <w:rsid w:val="009A6BB7"/>
    <w:rsid w:val="009A7128"/>
    <w:rsid w:val="009A7515"/>
    <w:rsid w:val="009A7914"/>
    <w:rsid w:val="009A7BBD"/>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2F4A"/>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225"/>
    <w:rsid w:val="009F263F"/>
    <w:rsid w:val="009F3B69"/>
    <w:rsid w:val="009F5027"/>
    <w:rsid w:val="009F5EBC"/>
    <w:rsid w:val="009F5F05"/>
    <w:rsid w:val="009F5F1E"/>
    <w:rsid w:val="009F696B"/>
    <w:rsid w:val="009F723A"/>
    <w:rsid w:val="00A012AD"/>
    <w:rsid w:val="00A01398"/>
    <w:rsid w:val="00A0402A"/>
    <w:rsid w:val="00A0567A"/>
    <w:rsid w:val="00A06384"/>
    <w:rsid w:val="00A064D8"/>
    <w:rsid w:val="00A06B85"/>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27E69"/>
    <w:rsid w:val="00A30221"/>
    <w:rsid w:val="00A3045E"/>
    <w:rsid w:val="00A30EE0"/>
    <w:rsid w:val="00A313E2"/>
    <w:rsid w:val="00A325C0"/>
    <w:rsid w:val="00A33C76"/>
    <w:rsid w:val="00A347F9"/>
    <w:rsid w:val="00A353B2"/>
    <w:rsid w:val="00A35B42"/>
    <w:rsid w:val="00A36DAA"/>
    <w:rsid w:val="00A3732E"/>
    <w:rsid w:val="00A41C3F"/>
    <w:rsid w:val="00A4216B"/>
    <w:rsid w:val="00A430BD"/>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456"/>
    <w:rsid w:val="00A64F8E"/>
    <w:rsid w:val="00A654C9"/>
    <w:rsid w:val="00A655E9"/>
    <w:rsid w:val="00A65653"/>
    <w:rsid w:val="00A65DD7"/>
    <w:rsid w:val="00A65FB2"/>
    <w:rsid w:val="00A671B1"/>
    <w:rsid w:val="00A67DDC"/>
    <w:rsid w:val="00A67F14"/>
    <w:rsid w:val="00A71874"/>
    <w:rsid w:val="00A71C62"/>
    <w:rsid w:val="00A72A84"/>
    <w:rsid w:val="00A73167"/>
    <w:rsid w:val="00A73903"/>
    <w:rsid w:val="00A73E0F"/>
    <w:rsid w:val="00A7427C"/>
    <w:rsid w:val="00A74572"/>
    <w:rsid w:val="00A754F0"/>
    <w:rsid w:val="00A7568A"/>
    <w:rsid w:val="00A758DD"/>
    <w:rsid w:val="00A759C0"/>
    <w:rsid w:val="00A75BDD"/>
    <w:rsid w:val="00A76336"/>
    <w:rsid w:val="00A77057"/>
    <w:rsid w:val="00A77640"/>
    <w:rsid w:val="00A8017A"/>
    <w:rsid w:val="00A809FB"/>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2BB"/>
    <w:rsid w:val="00A8530F"/>
    <w:rsid w:val="00A853EB"/>
    <w:rsid w:val="00A8595D"/>
    <w:rsid w:val="00A85DAF"/>
    <w:rsid w:val="00A86AF7"/>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971"/>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42FD"/>
    <w:rsid w:val="00AC6E25"/>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249"/>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8E4"/>
    <w:rsid w:val="00B10E9B"/>
    <w:rsid w:val="00B12996"/>
    <w:rsid w:val="00B12B18"/>
    <w:rsid w:val="00B1327F"/>
    <w:rsid w:val="00B13759"/>
    <w:rsid w:val="00B13D6B"/>
    <w:rsid w:val="00B14018"/>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3A54"/>
    <w:rsid w:val="00B45407"/>
    <w:rsid w:val="00B45812"/>
    <w:rsid w:val="00B46305"/>
    <w:rsid w:val="00B46D04"/>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1F34"/>
    <w:rsid w:val="00BA215B"/>
    <w:rsid w:val="00BA2454"/>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0B67"/>
    <w:rsid w:val="00BD123D"/>
    <w:rsid w:val="00BD2225"/>
    <w:rsid w:val="00BD233F"/>
    <w:rsid w:val="00BD281F"/>
    <w:rsid w:val="00BD3684"/>
    <w:rsid w:val="00BD5209"/>
    <w:rsid w:val="00BD59DF"/>
    <w:rsid w:val="00BD5E95"/>
    <w:rsid w:val="00BD753A"/>
    <w:rsid w:val="00BE0B98"/>
    <w:rsid w:val="00BE0F8C"/>
    <w:rsid w:val="00BE11C7"/>
    <w:rsid w:val="00BE2C17"/>
    <w:rsid w:val="00BE2E2D"/>
    <w:rsid w:val="00BE300C"/>
    <w:rsid w:val="00BE396F"/>
    <w:rsid w:val="00BE40BD"/>
    <w:rsid w:val="00BE4136"/>
    <w:rsid w:val="00BE548F"/>
    <w:rsid w:val="00BE5814"/>
    <w:rsid w:val="00BE5CB0"/>
    <w:rsid w:val="00BE611E"/>
    <w:rsid w:val="00BE6CCC"/>
    <w:rsid w:val="00BE7AA0"/>
    <w:rsid w:val="00BF01F9"/>
    <w:rsid w:val="00BF0226"/>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1FB"/>
    <w:rsid w:val="00C02914"/>
    <w:rsid w:val="00C02E29"/>
    <w:rsid w:val="00C03152"/>
    <w:rsid w:val="00C037C0"/>
    <w:rsid w:val="00C03D2A"/>
    <w:rsid w:val="00C04C63"/>
    <w:rsid w:val="00C052B4"/>
    <w:rsid w:val="00C05EB2"/>
    <w:rsid w:val="00C06A51"/>
    <w:rsid w:val="00C07176"/>
    <w:rsid w:val="00C0730F"/>
    <w:rsid w:val="00C075FB"/>
    <w:rsid w:val="00C07DE0"/>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A36"/>
    <w:rsid w:val="00C31E39"/>
    <w:rsid w:val="00C3278E"/>
    <w:rsid w:val="00C32E09"/>
    <w:rsid w:val="00C3370E"/>
    <w:rsid w:val="00C3376B"/>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2D62"/>
    <w:rsid w:val="00C43113"/>
    <w:rsid w:val="00C43948"/>
    <w:rsid w:val="00C44B80"/>
    <w:rsid w:val="00C44FF7"/>
    <w:rsid w:val="00C458B2"/>
    <w:rsid w:val="00C45AFB"/>
    <w:rsid w:val="00C46389"/>
    <w:rsid w:val="00C46519"/>
    <w:rsid w:val="00C46889"/>
    <w:rsid w:val="00C4731F"/>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0C0"/>
    <w:rsid w:val="00C917C2"/>
    <w:rsid w:val="00C91B3F"/>
    <w:rsid w:val="00C9365D"/>
    <w:rsid w:val="00C940ED"/>
    <w:rsid w:val="00C944F3"/>
    <w:rsid w:val="00C9529A"/>
    <w:rsid w:val="00C95A3E"/>
    <w:rsid w:val="00C96935"/>
    <w:rsid w:val="00C9764A"/>
    <w:rsid w:val="00CA0C03"/>
    <w:rsid w:val="00CA30E6"/>
    <w:rsid w:val="00CA3DAC"/>
    <w:rsid w:val="00CA4A34"/>
    <w:rsid w:val="00CA53D7"/>
    <w:rsid w:val="00CA6B14"/>
    <w:rsid w:val="00CA6EE2"/>
    <w:rsid w:val="00CA7B9B"/>
    <w:rsid w:val="00CB044D"/>
    <w:rsid w:val="00CB0E2B"/>
    <w:rsid w:val="00CB161B"/>
    <w:rsid w:val="00CB1ACC"/>
    <w:rsid w:val="00CB2FB0"/>
    <w:rsid w:val="00CB33EF"/>
    <w:rsid w:val="00CB4F00"/>
    <w:rsid w:val="00CB5255"/>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222"/>
    <w:rsid w:val="00CF6A84"/>
    <w:rsid w:val="00CF738C"/>
    <w:rsid w:val="00CF74FE"/>
    <w:rsid w:val="00D00E93"/>
    <w:rsid w:val="00D00FCF"/>
    <w:rsid w:val="00D01120"/>
    <w:rsid w:val="00D01C8A"/>
    <w:rsid w:val="00D0251F"/>
    <w:rsid w:val="00D02C6D"/>
    <w:rsid w:val="00D02D87"/>
    <w:rsid w:val="00D02D93"/>
    <w:rsid w:val="00D036C1"/>
    <w:rsid w:val="00D03B1E"/>
    <w:rsid w:val="00D048A6"/>
    <w:rsid w:val="00D048C8"/>
    <w:rsid w:val="00D04D4B"/>
    <w:rsid w:val="00D050F7"/>
    <w:rsid w:val="00D05487"/>
    <w:rsid w:val="00D05A0E"/>
    <w:rsid w:val="00D05CCE"/>
    <w:rsid w:val="00D06061"/>
    <w:rsid w:val="00D065C5"/>
    <w:rsid w:val="00D07493"/>
    <w:rsid w:val="00D07ADA"/>
    <w:rsid w:val="00D07E00"/>
    <w:rsid w:val="00D103FF"/>
    <w:rsid w:val="00D10F9B"/>
    <w:rsid w:val="00D118F6"/>
    <w:rsid w:val="00D11EE2"/>
    <w:rsid w:val="00D11FDC"/>
    <w:rsid w:val="00D123C0"/>
    <w:rsid w:val="00D13B89"/>
    <w:rsid w:val="00D1540A"/>
    <w:rsid w:val="00D16F29"/>
    <w:rsid w:val="00D17FF7"/>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894"/>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00C"/>
    <w:rsid w:val="00D6265D"/>
    <w:rsid w:val="00D6274D"/>
    <w:rsid w:val="00D63247"/>
    <w:rsid w:val="00D6326C"/>
    <w:rsid w:val="00D6347F"/>
    <w:rsid w:val="00D63946"/>
    <w:rsid w:val="00D65A45"/>
    <w:rsid w:val="00D668D3"/>
    <w:rsid w:val="00D66CE1"/>
    <w:rsid w:val="00D672B6"/>
    <w:rsid w:val="00D723A0"/>
    <w:rsid w:val="00D723B4"/>
    <w:rsid w:val="00D73649"/>
    <w:rsid w:val="00D75953"/>
    <w:rsid w:val="00D7608A"/>
    <w:rsid w:val="00D76CD1"/>
    <w:rsid w:val="00D77423"/>
    <w:rsid w:val="00D77BD0"/>
    <w:rsid w:val="00D8077C"/>
    <w:rsid w:val="00D808A8"/>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371"/>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57E4"/>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3D89"/>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DF7C45"/>
    <w:rsid w:val="00E0021A"/>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5E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05F"/>
    <w:rsid w:val="00E469AC"/>
    <w:rsid w:val="00E51084"/>
    <w:rsid w:val="00E51108"/>
    <w:rsid w:val="00E517B0"/>
    <w:rsid w:val="00E52364"/>
    <w:rsid w:val="00E52533"/>
    <w:rsid w:val="00E5258F"/>
    <w:rsid w:val="00E52CC2"/>
    <w:rsid w:val="00E52F64"/>
    <w:rsid w:val="00E53059"/>
    <w:rsid w:val="00E53C78"/>
    <w:rsid w:val="00E5412C"/>
    <w:rsid w:val="00E54F00"/>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5BB"/>
    <w:rsid w:val="00E93C54"/>
    <w:rsid w:val="00E940F2"/>
    <w:rsid w:val="00E94437"/>
    <w:rsid w:val="00E947A6"/>
    <w:rsid w:val="00E951DA"/>
    <w:rsid w:val="00E964DB"/>
    <w:rsid w:val="00E97CF2"/>
    <w:rsid w:val="00E97EAA"/>
    <w:rsid w:val="00EA0259"/>
    <w:rsid w:val="00EA02DC"/>
    <w:rsid w:val="00EA040B"/>
    <w:rsid w:val="00EA177A"/>
    <w:rsid w:val="00EA313C"/>
    <w:rsid w:val="00EA3F23"/>
    <w:rsid w:val="00EA4072"/>
    <w:rsid w:val="00EA49DE"/>
    <w:rsid w:val="00EA4D0D"/>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378B"/>
    <w:rsid w:val="00EC4176"/>
    <w:rsid w:val="00EC4700"/>
    <w:rsid w:val="00EC556F"/>
    <w:rsid w:val="00EC58F8"/>
    <w:rsid w:val="00EC5967"/>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312"/>
    <w:rsid w:val="00EE2959"/>
    <w:rsid w:val="00EE2F72"/>
    <w:rsid w:val="00EE31FD"/>
    <w:rsid w:val="00EE43AA"/>
    <w:rsid w:val="00EE44E4"/>
    <w:rsid w:val="00EE4D53"/>
    <w:rsid w:val="00EE530B"/>
    <w:rsid w:val="00EE5A56"/>
    <w:rsid w:val="00EE5DFE"/>
    <w:rsid w:val="00EE6517"/>
    <w:rsid w:val="00EE65A7"/>
    <w:rsid w:val="00EE6F3F"/>
    <w:rsid w:val="00EE77B6"/>
    <w:rsid w:val="00EF0A40"/>
    <w:rsid w:val="00EF1E5D"/>
    <w:rsid w:val="00EF1ECF"/>
    <w:rsid w:val="00EF33BC"/>
    <w:rsid w:val="00EF36BA"/>
    <w:rsid w:val="00EF422E"/>
    <w:rsid w:val="00EF4556"/>
    <w:rsid w:val="00EF4BF7"/>
    <w:rsid w:val="00EF5235"/>
    <w:rsid w:val="00EF5406"/>
    <w:rsid w:val="00EF59E7"/>
    <w:rsid w:val="00EF60C6"/>
    <w:rsid w:val="00EF6E30"/>
    <w:rsid w:val="00EF7053"/>
    <w:rsid w:val="00EF7A2C"/>
    <w:rsid w:val="00EF7D66"/>
    <w:rsid w:val="00F0120B"/>
    <w:rsid w:val="00F01445"/>
    <w:rsid w:val="00F019B4"/>
    <w:rsid w:val="00F01B1B"/>
    <w:rsid w:val="00F01C00"/>
    <w:rsid w:val="00F02BDA"/>
    <w:rsid w:val="00F04CAD"/>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25F"/>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2E53"/>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016"/>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5D6"/>
    <w:rsid w:val="00F96F2A"/>
    <w:rsid w:val="00F97210"/>
    <w:rsid w:val="00F975D0"/>
    <w:rsid w:val="00F97B62"/>
    <w:rsid w:val="00FA0146"/>
    <w:rsid w:val="00FA04E7"/>
    <w:rsid w:val="00FA0811"/>
    <w:rsid w:val="00FA0B99"/>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4D8"/>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1B1"/>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6031"/>
    <w:pPr>
      <w:spacing w:after="160" w:line="259" w:lineRule="auto"/>
    </w:pPr>
    <w:rPr>
      <w:rFonts w:asciiTheme="minorHAnsi" w:hAnsiTheme="minorHAnsi"/>
    </w:rPr>
  </w:style>
  <w:style w:type="paragraph" w:styleId="Rubrik1">
    <w:name w:val="heading 1"/>
    <w:basedOn w:val="Normal"/>
    <w:next w:val="Normal"/>
    <w:link w:val="Rubrik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006031"/>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006031"/>
  </w:style>
  <w:style w:type="character" w:customStyle="1" w:styleId="Rubrik1Char">
    <w:name w:val="Rubrik 1 Char"/>
    <w:basedOn w:val="Standardstycketeckensnitt"/>
    <w:link w:val="Rubrik1"/>
    <w:uiPriority w:val="9"/>
    <w:rsid w:val="00FC5A6A"/>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FC5A6A"/>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FC5A6A"/>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Sidhuvud">
    <w:name w:val="header"/>
    <w:basedOn w:val="Normal"/>
    <w:link w:val="Sidhuvud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A61E29"/>
    <w:rPr>
      <w:rFonts w:asciiTheme="majorHAnsi" w:hAnsiTheme="majorHAnsi"/>
      <w:sz w:val="14"/>
      <w:lang w:val="en-US"/>
    </w:rPr>
  </w:style>
  <w:style w:type="paragraph" w:styleId="Sidfot">
    <w:name w:val="footer"/>
    <w:basedOn w:val="Sidhuvud"/>
    <w:link w:val="SidfotChar"/>
    <w:uiPriority w:val="99"/>
    <w:rsid w:val="00A61E29"/>
    <w:pPr>
      <w:tabs>
        <w:tab w:val="clear" w:pos="3686"/>
        <w:tab w:val="left" w:pos="4111"/>
      </w:tabs>
    </w:pPr>
  </w:style>
  <w:style w:type="character" w:customStyle="1" w:styleId="SidfotChar">
    <w:name w:val="Sidfot Char"/>
    <w:basedOn w:val="Standardstycketeckensnitt"/>
    <w:link w:val="Sidfot"/>
    <w:uiPriority w:val="99"/>
    <w:rsid w:val="00A61E29"/>
    <w:rPr>
      <w:rFonts w:asciiTheme="majorHAnsi" w:hAnsiTheme="majorHAnsi"/>
      <w:sz w:val="14"/>
      <w:lang w:val="en-GB"/>
    </w:rPr>
  </w:style>
  <w:style w:type="character" w:styleId="Platshllartext">
    <w:name w:val="Placeholder Text"/>
    <w:basedOn w:val="Standardstycketeckensnitt"/>
    <w:uiPriority w:val="99"/>
    <w:semiHidden/>
    <w:rsid w:val="00A61E29"/>
    <w:rPr>
      <w:color w:val="808080"/>
    </w:rPr>
  </w:style>
  <w:style w:type="paragraph" w:styleId="Ballongtext">
    <w:name w:val="Balloon Text"/>
    <w:basedOn w:val="Normal"/>
    <w:link w:val="BallongtextChar"/>
    <w:uiPriority w:val="99"/>
    <w:semiHidden/>
    <w:unhideWhenUsed/>
    <w:rsid w:val="00A61E29"/>
    <w:rPr>
      <w:rFonts w:ascii="Tahoma" w:hAnsi="Tahoma" w:cs="Tahoma"/>
      <w:sz w:val="16"/>
      <w:szCs w:val="16"/>
    </w:rPr>
  </w:style>
  <w:style w:type="character" w:customStyle="1" w:styleId="BallongtextChar">
    <w:name w:val="Ballongtext Char"/>
    <w:basedOn w:val="Standardstycketeckensnitt"/>
    <w:link w:val="Ballongtext"/>
    <w:uiPriority w:val="99"/>
    <w:semiHidden/>
    <w:rsid w:val="00A61E29"/>
    <w:rPr>
      <w:rFonts w:ascii="Tahoma" w:hAnsi="Tahoma" w:cs="Tahoma"/>
      <w:sz w:val="16"/>
      <w:szCs w:val="16"/>
      <w:lang w:val="en-US"/>
    </w:rPr>
  </w:style>
  <w:style w:type="table" w:styleId="Tabellrutnt">
    <w:name w:val="Table Grid"/>
    <w:basedOn w:val="Normaltabel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A61E29"/>
    <w:pPr>
      <w:tabs>
        <w:tab w:val="clear" w:pos="9072"/>
        <w:tab w:val="right" w:pos="8789"/>
      </w:tabs>
    </w:pPr>
  </w:style>
  <w:style w:type="character" w:styleId="Hyperlnk">
    <w:name w:val="Hyperlink"/>
    <w:basedOn w:val="Standardstycketeckensnitt"/>
    <w:uiPriority w:val="99"/>
    <w:qFormat/>
    <w:rsid w:val="00A61E29"/>
    <w:rPr>
      <w:color w:val="0000FF"/>
      <w:u w:val="single"/>
    </w:rPr>
  </w:style>
  <w:style w:type="paragraph" w:styleId="Innehllsfrteckningsrubrik">
    <w:name w:val="TOC Heading"/>
    <w:basedOn w:val="Rubrik1"/>
    <w:next w:val="Normal"/>
    <w:uiPriority w:val="39"/>
    <w:rsid w:val="00A61E29"/>
    <w:pPr>
      <w:outlineLvl w:val="9"/>
    </w:pPr>
    <w:rPr>
      <w:lang w:eastAsia="ja-JP"/>
    </w:rPr>
  </w:style>
  <w:style w:type="paragraph" w:styleId="Citat">
    <w:name w:val="Quote"/>
    <w:basedOn w:val="Normal"/>
    <w:link w:val="CitatChar"/>
    <w:uiPriority w:val="10"/>
    <w:qFormat/>
    <w:rsid w:val="00A61E29"/>
    <w:pPr>
      <w:spacing w:after="220"/>
      <w:ind w:left="357"/>
    </w:pPr>
    <w:rPr>
      <w:iCs/>
      <w:color w:val="000000" w:themeColor="text1"/>
      <w:sz w:val="20"/>
    </w:rPr>
  </w:style>
  <w:style w:type="character" w:customStyle="1" w:styleId="CitatChar">
    <w:name w:val="Citat Char"/>
    <w:basedOn w:val="Standardstycketeckensnitt"/>
    <w:link w:val="Citat"/>
    <w:uiPriority w:val="10"/>
    <w:rsid w:val="00A61E29"/>
    <w:rPr>
      <w:rFonts w:asciiTheme="minorHAnsi" w:hAnsiTheme="minorHAnsi"/>
      <w:iCs/>
      <w:color w:val="000000" w:themeColor="text1"/>
      <w:sz w:val="20"/>
      <w:lang w:val="en-US"/>
    </w:rPr>
  </w:style>
  <w:style w:type="paragraph" w:styleId="Innehll1">
    <w:name w:val="toc 1"/>
    <w:basedOn w:val="Normal"/>
    <w:next w:val="Normal"/>
    <w:uiPriority w:val="39"/>
    <w:rsid w:val="00A61E29"/>
    <w:pPr>
      <w:spacing w:beforeLines="100" w:before="100"/>
    </w:pPr>
  </w:style>
  <w:style w:type="paragraph" w:styleId="Innehll2">
    <w:name w:val="toc 2"/>
    <w:basedOn w:val="Normal"/>
    <w:next w:val="Normal"/>
    <w:uiPriority w:val="39"/>
    <w:rsid w:val="00A61E29"/>
    <w:pPr>
      <w:ind w:left="276"/>
    </w:pPr>
  </w:style>
  <w:style w:type="paragraph" w:styleId="Innehll3">
    <w:name w:val="toc 3"/>
    <w:basedOn w:val="Normal"/>
    <w:next w:val="Normal"/>
    <w:uiPriority w:val="99"/>
    <w:rsid w:val="00A61E29"/>
    <w:pPr>
      <w:ind w:left="552"/>
    </w:pPr>
  </w:style>
  <w:style w:type="character" w:styleId="Betoning">
    <w:name w:val="Emphasis"/>
    <w:basedOn w:val="Standardstycketeckensnitt"/>
    <w:uiPriority w:val="1"/>
    <w:rsid w:val="00A61E29"/>
    <w:rPr>
      <w:i/>
      <w:iCs/>
    </w:rPr>
  </w:style>
  <w:style w:type="paragraph" w:styleId="Innehll4">
    <w:name w:val="toc 4"/>
    <w:basedOn w:val="Normal"/>
    <w:next w:val="Normal"/>
    <w:uiPriority w:val="99"/>
    <w:semiHidden/>
    <w:rsid w:val="00A61E29"/>
    <w:pPr>
      <w:spacing w:after="100"/>
      <w:ind w:left="660"/>
    </w:pPr>
  </w:style>
  <w:style w:type="paragraph" w:styleId="Innehll5">
    <w:name w:val="toc 5"/>
    <w:basedOn w:val="Normal"/>
    <w:next w:val="Normal"/>
    <w:uiPriority w:val="99"/>
    <w:semiHidden/>
    <w:rsid w:val="00A61E29"/>
    <w:pPr>
      <w:spacing w:after="100"/>
      <w:ind w:left="880"/>
    </w:pPr>
  </w:style>
  <w:style w:type="paragraph" w:styleId="Innehll6">
    <w:name w:val="toc 6"/>
    <w:basedOn w:val="Normal"/>
    <w:next w:val="Normal"/>
    <w:uiPriority w:val="99"/>
    <w:semiHidden/>
    <w:rsid w:val="00A61E29"/>
    <w:pPr>
      <w:spacing w:after="100"/>
      <w:ind w:left="1100"/>
    </w:pPr>
  </w:style>
  <w:style w:type="paragraph" w:styleId="Innehll7">
    <w:name w:val="toc 7"/>
    <w:basedOn w:val="Normal"/>
    <w:next w:val="Normal"/>
    <w:uiPriority w:val="99"/>
    <w:semiHidden/>
    <w:rsid w:val="00A61E29"/>
    <w:pPr>
      <w:spacing w:after="100"/>
      <w:ind w:left="1320"/>
    </w:pPr>
  </w:style>
  <w:style w:type="paragraph" w:styleId="Innehll8">
    <w:name w:val="toc 8"/>
    <w:basedOn w:val="Normal"/>
    <w:next w:val="Normal"/>
    <w:uiPriority w:val="99"/>
    <w:semiHidden/>
    <w:rsid w:val="00A61E29"/>
    <w:pPr>
      <w:spacing w:after="100"/>
      <w:ind w:left="1540"/>
    </w:pPr>
  </w:style>
  <w:style w:type="paragraph" w:styleId="Innehll9">
    <w:name w:val="toc 9"/>
    <w:basedOn w:val="Normal"/>
    <w:next w:val="Normal"/>
    <w:uiPriority w:val="99"/>
    <w:semiHidden/>
    <w:rsid w:val="00A61E29"/>
    <w:pPr>
      <w:spacing w:after="100"/>
      <w:ind w:left="1760"/>
    </w:pPr>
  </w:style>
  <w:style w:type="table" w:customStyle="1" w:styleId="Trelinjerstabell">
    <w:name w:val="Trelinjerstabell"/>
    <w:basedOn w:val="Normaltabel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ark">
    <w:name w:val="Strong"/>
    <w:basedOn w:val="Standardstycketeckensnitt"/>
    <w:uiPriority w:val="1"/>
    <w:rsid w:val="00A61E29"/>
    <w:rPr>
      <w:b/>
      <w:bCs/>
    </w:rPr>
  </w:style>
  <w:style w:type="table" w:customStyle="1" w:styleId="Sidfottabell">
    <w:name w:val="Sidfot tabell"/>
    <w:basedOn w:val="Normaltabel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A61E29"/>
    <w:rPr>
      <w:sz w:val="20"/>
      <w:szCs w:val="20"/>
    </w:rPr>
  </w:style>
  <w:style w:type="character" w:customStyle="1" w:styleId="FotnotstextChar">
    <w:name w:val="Fotnotstext Char"/>
    <w:basedOn w:val="Standardstycketeckensnitt"/>
    <w:link w:val="Fotnotstext"/>
    <w:uiPriority w:val="99"/>
    <w:semiHidden/>
    <w:rsid w:val="00A61E29"/>
    <w:rPr>
      <w:rFonts w:asciiTheme="minorHAnsi" w:hAnsiTheme="minorHAnsi"/>
      <w:sz w:val="20"/>
      <w:szCs w:val="20"/>
      <w:lang w:val="en-US"/>
    </w:rPr>
  </w:style>
  <w:style w:type="character" w:styleId="Fotnotsreferens">
    <w:name w:val="footnote reference"/>
    <w:basedOn w:val="Standardstycketeckensnitt"/>
    <w:uiPriority w:val="99"/>
    <w:semiHidden/>
    <w:unhideWhenUsed/>
    <w:rsid w:val="00A61E29"/>
    <w:rPr>
      <w:vertAlign w:val="superscript"/>
    </w:rPr>
  </w:style>
  <w:style w:type="character" w:customStyle="1" w:styleId="Rubrik4Char">
    <w:name w:val="Rubrik 4 Char"/>
    <w:basedOn w:val="Standardstycketeckensnitt"/>
    <w:link w:val="Rubrik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Standardstycketeckensnitt"/>
    <w:uiPriority w:val="1"/>
    <w:rsid w:val="00A61E29"/>
    <w:rPr>
      <w:rFonts w:asciiTheme="majorHAnsi" w:hAnsiTheme="majorHAnsi"/>
      <w:color w:val="auto"/>
      <w:sz w:val="14"/>
    </w:rPr>
  </w:style>
  <w:style w:type="character" w:customStyle="1" w:styleId="Sidfotmallarna">
    <w:name w:val="Sidfot mallarna"/>
    <w:basedOn w:val="Standardstycketeckensnitt"/>
    <w:uiPriority w:val="1"/>
    <w:rsid w:val="00A61E29"/>
    <w:rPr>
      <w:rFonts w:asciiTheme="majorHAnsi" w:hAnsiTheme="majorHAnsi"/>
      <w:sz w:val="14"/>
    </w:rPr>
  </w:style>
  <w:style w:type="character" w:customStyle="1" w:styleId="Sidfotmallarnagr">
    <w:name w:val="Sidfot mallarna grå"/>
    <w:basedOn w:val="Standardstycketeckensnit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A61E29"/>
    <w:rPr>
      <w:rFonts w:asciiTheme="minorHAnsi" w:hAnsiTheme="minorHAnsi" w:cstheme="minorHAnsi"/>
      <w:bdr w:val="single" w:sz="4" w:space="0" w:color="auto"/>
      <w:lang w:val="en-US"/>
    </w:rPr>
  </w:style>
  <w:style w:type="paragraph" w:styleId="Punktlista">
    <w:name w:val="List Bullet"/>
    <w:basedOn w:val="Normal"/>
    <w:uiPriority w:val="99"/>
    <w:qFormat/>
    <w:rsid w:val="00A61E29"/>
    <w:pPr>
      <w:numPr>
        <w:numId w:val="4"/>
      </w:numPr>
      <w:contextualSpacing/>
    </w:pPr>
  </w:style>
  <w:style w:type="paragraph" w:styleId="Numreradlista">
    <w:name w:val="List Number"/>
    <w:basedOn w:val="Normal"/>
    <w:uiPriority w:val="99"/>
    <w:qFormat/>
    <w:rsid w:val="00A61E29"/>
    <w:pPr>
      <w:numPr>
        <w:numId w:val="3"/>
      </w:numPr>
      <w:contextualSpacing/>
    </w:pPr>
  </w:style>
  <w:style w:type="paragraph" w:styleId="Liststycke">
    <w:name w:val="List Paragraph"/>
    <w:basedOn w:val="Normal"/>
    <w:uiPriority w:val="34"/>
    <w:qFormat/>
    <w:rsid w:val="00894B16"/>
    <w:pPr>
      <w:ind w:left="720"/>
      <w:contextualSpacing/>
    </w:pPr>
  </w:style>
  <w:style w:type="character" w:styleId="Radnummer">
    <w:name w:val="line number"/>
    <w:basedOn w:val="Standardstycketeckensnitt"/>
    <w:uiPriority w:val="99"/>
    <w:semiHidden/>
    <w:unhideWhenUsed/>
    <w:rsid w:val="00E110ED"/>
  </w:style>
  <w:style w:type="table" w:styleId="Oformateradtabell5">
    <w:name w:val="Plain Table 5"/>
    <w:basedOn w:val="Normaltabel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1ljusdekorfrg1">
    <w:name w:val="Grid Table 1 Light Accent 1"/>
    <w:basedOn w:val="Normaltabel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Beskrivning">
    <w:name w:val="caption"/>
    <w:basedOn w:val="Normal"/>
    <w:next w:val="Normal"/>
    <w:uiPriority w:val="35"/>
    <w:unhideWhenUsed/>
    <w:qFormat/>
    <w:rsid w:val="00FA6CD0"/>
    <w:rPr>
      <w:i/>
      <w:iCs/>
      <w:color w:val="000000" w:themeColor="text2"/>
      <w:sz w:val="18"/>
      <w:szCs w:val="18"/>
    </w:rPr>
  </w:style>
  <w:style w:type="table" w:styleId="Tabellrutntljust">
    <w:name w:val="Grid Table Light"/>
    <w:basedOn w:val="Normaltabel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sreferens">
    <w:name w:val="annotation reference"/>
    <w:basedOn w:val="Standardstycketeckensnitt"/>
    <w:uiPriority w:val="99"/>
    <w:semiHidden/>
    <w:unhideWhenUsed/>
    <w:rsid w:val="003A75A6"/>
    <w:rPr>
      <w:sz w:val="16"/>
      <w:szCs w:val="16"/>
    </w:rPr>
  </w:style>
  <w:style w:type="paragraph" w:styleId="Kommentarer">
    <w:name w:val="annotation text"/>
    <w:basedOn w:val="Normal"/>
    <w:link w:val="KommentarerChar"/>
    <w:uiPriority w:val="99"/>
    <w:unhideWhenUsed/>
    <w:rsid w:val="003A75A6"/>
    <w:rPr>
      <w:sz w:val="20"/>
      <w:szCs w:val="20"/>
    </w:rPr>
  </w:style>
  <w:style w:type="character" w:customStyle="1" w:styleId="KommentarerChar">
    <w:name w:val="Kommentarer Char"/>
    <w:basedOn w:val="Standardstycketeckensnitt"/>
    <w:link w:val="Kommentarer"/>
    <w:uiPriority w:val="99"/>
    <w:rsid w:val="003A75A6"/>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3A75A6"/>
    <w:rPr>
      <w:b/>
      <w:bCs/>
    </w:rPr>
  </w:style>
  <w:style w:type="character" w:customStyle="1" w:styleId="KommentarsmneChar">
    <w:name w:val="Kommentarsämne Char"/>
    <w:basedOn w:val="KommentarerChar"/>
    <w:link w:val="Kommentarsmne"/>
    <w:uiPriority w:val="99"/>
    <w:semiHidden/>
    <w:rsid w:val="003A75A6"/>
    <w:rPr>
      <w:rFonts w:asciiTheme="minorHAnsi" w:hAnsiTheme="minorHAnsi"/>
      <w:b/>
      <w:bCs/>
      <w:sz w:val="20"/>
      <w:szCs w:val="20"/>
    </w:rPr>
  </w:style>
  <w:style w:type="paragraph" w:styleId="Litteraturfrteckning">
    <w:name w:val="Bibliography"/>
    <w:basedOn w:val="Normal"/>
    <w:next w:val="Normal"/>
    <w:uiPriority w:val="37"/>
    <w:unhideWhenUsed/>
    <w:rsid w:val="00BE5814"/>
    <w:pPr>
      <w:ind w:left="720" w:hanging="720"/>
    </w:pPr>
  </w:style>
  <w:style w:type="character" w:customStyle="1" w:styleId="apple-converted-space">
    <w:name w:val="apple-converted-space"/>
    <w:basedOn w:val="Standardstycketeckensnit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9E754E"/>
    <w:rPr>
      <w:color w:val="000000" w:themeColor="followedHyperlink"/>
      <w:u w:val="single"/>
    </w:rPr>
  </w:style>
  <w:style w:type="character" w:customStyle="1" w:styleId="UnresolvedMention1">
    <w:name w:val="Unresolved Mention1"/>
    <w:basedOn w:val="Standardstycketeckensnitt"/>
    <w:uiPriority w:val="99"/>
    <w:semiHidden/>
    <w:unhideWhenUsed/>
    <w:rsid w:val="00C00F5F"/>
    <w:rPr>
      <w:color w:val="605E5C"/>
      <w:shd w:val="clear" w:color="auto" w:fill="E1DFDD"/>
    </w:rPr>
  </w:style>
  <w:style w:type="table" w:styleId="Rutntstabell1ljus">
    <w:name w:val="Grid Table 1 Light"/>
    <w:basedOn w:val="Normaltabel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Oformateradtabell2">
    <w:name w:val="Plain Table 2"/>
    <w:basedOn w:val="Normaltabel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Standardstycketeckensnit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commentsExtended" Target="commentsExtended.xm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github.com/maxlindmark/scaling"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comments" Target="comments.xml"/><Relationship Id="rId31" Type="http://schemas.openxmlformats.org/officeDocument/2006/relationships/image" Target="media/image15.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microsoft.com/office/2011/relationships/people" Target="people.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21A58B29-E9F2-4001-95A5-EC17E16E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6710</Words>
  <Characters>141567</Characters>
  <Application>Microsoft Office Word</Application>
  <DocSecurity>0</DocSecurity>
  <Lines>1179</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6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2</cp:revision>
  <cp:lastPrinted>2021-01-21T12:17:00Z</cp:lastPrinted>
  <dcterms:created xsi:type="dcterms:W3CDTF">2021-06-04T16:05:00Z</dcterms:created>
  <dcterms:modified xsi:type="dcterms:W3CDTF">2021-06-0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9Jffnl1z"/&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